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jpeg" ContentType="image/jpeg"/>
  <Override PartName="/word/footer6.xml" ContentType="application/vnd.openxmlformats-officedocument.wordprocessingml.footer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6.xml" ContentType="application/vnd.openxmlformats-officedocument.wordprocessingml.head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A35E3" w:rsidRPr="00BB30EE" w:rsidRDefault="00DA35E3" w:rsidP="00DA35E3">
      <w:pPr>
        <w:pStyle w:val="Heading1"/>
      </w:pPr>
      <w:bookmarkStart w:id="0" w:name="_Toc190691720"/>
      <w:r w:rsidRPr="00B46F00">
        <w:t>DAFTAR PUSTAKA</w:t>
      </w:r>
      <w:bookmarkEnd w:id="0"/>
    </w:p>
    <w:p w:rsidR="00DA35E3" w:rsidRDefault="00301BC6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DA35E3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DA35E3" w:rsidRPr="00595AE8">
        <w:rPr>
          <w:rFonts w:ascii="Times New Roman" w:hAnsi="Times New Roman" w:cs="Times New Roman"/>
          <w:noProof/>
          <w:sz w:val="24"/>
          <w:szCs w:val="24"/>
        </w:rPr>
        <w:t xml:space="preserve">Aliyah, A., &amp; Istiqfaroh, N. (2022). Pengembangan Media Flipbook Pada Pembelajaran Bahasa Indonesia Materi Fabel Pada Siswa Kelas IV Sekolah Dasar. </w:t>
      </w:r>
      <w:r w:rsidR="00DA35E3"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Jurnal Muassis Pendidikan Dasar</w:t>
      </w:r>
      <w:r w:rsidR="00DA35E3"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A35E3"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DA35E3" w:rsidRPr="00595AE8">
        <w:rPr>
          <w:rFonts w:ascii="Times New Roman" w:hAnsi="Times New Roman" w:cs="Times New Roman"/>
          <w:noProof/>
          <w:sz w:val="24"/>
          <w:szCs w:val="24"/>
        </w:rPr>
        <w:t>(1), 1–9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Annisha, D. (2024). Integrasi Penggunaan Kearifan Lokal (Local Wisdom) Dalam Proses Pembelajaran Pada Konsep Kurikulum Merdeka Belajar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Jurnal Basicedu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3), 2108–2115. Https://Doi.Org/10.31004/Basicedu.V8i3.7706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Asmara, M., Purba, T., Dachi,  Missionaris Oktisari, Meha, N., Sihombing,  Evi Ariyanti Marlina, Sembiring, P., &amp; Siallagan, R. (2024)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Muatan Lokal Budaya Deli Serdang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 (M. Asmara (Ed.))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Br Ginting, L. S. D. (2023)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Pembelajaran Bahasa &amp; Sastra Indonesia Untuk Tingkat Sekola</w:t>
      </w:r>
      <w:r w:rsidRPr="00595AE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Carera, F. (2024). Pengaruh Media Pembelajaran Berbantuan Aplikasi Canva Terhadap Hasil Belajar Siswa Kelas IV SD PAB 23 Patumbak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Journal On Education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06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03), 16695–16706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Cindana, &amp; Sutarini. (2022). Analisis Penggunaan Kosakata Bahasa Indonesia Di Kalangan Generasi Alpha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Ability: Journal Of Education And Social Analysis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3), 43–54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Ditha Tiara, &amp; Sutarini. (2023). Pengembangan Media Pembelajaran Interaktif Berbentuk Video Animasi Berbantuan Aplikasi Filmora Pada Pembelajaran Pecahan Siswa Kelas V Sekolah Dasar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ALFIHRIS : Jurnal Inspirasi Pendidikan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4), 25–40. Https://Doi.Org/10.59246/Alfihris.V1i4.425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Erica, &amp; Sukmawarti. (2021). Pengembangan Media Pop Up Book Pada Pembelajaran PKN Di SD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Journal Ability : : Journal Of Education And Social Analysis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4), 110–122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Ernawati, I. (2017). Uji Kelayakan Media Pembelajaran Interaktif Pada Mata Pelajaran Administrasi Server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Elinvo (Electronics, Informatics, And Vocational Education)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2), 204–210. Https://Doi.Org/10.21831/Elinvo.V2i2.17315</w:t>
      </w:r>
    </w:p>
    <w:p w:rsidR="00DA35E3" w:rsidRPr="00BE029D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18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Hakim, Z. R., Taufik, M., &amp; Novianda Firdayanti, R. (2019). Jurnal Riset Pengembangan Media Flipchart Pada Tema “Diriku” Subtema “Tubuhku” Sdn Serang 3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Jurnal Riset Pendidikan Dasar Dan Karakter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2), 66–75.</w:t>
      </w:r>
    </w:p>
    <w:p w:rsidR="00DA35E3" w:rsidRPr="00BE029D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  <w:sectPr w:rsidR="00DA35E3" w:rsidSect="00BE029D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1906" w:h="16838"/>
          <w:pgMar w:top="2268" w:right="1701" w:bottom="1701" w:left="2268" w:header="709" w:footer="709" w:gutter="0"/>
          <w:pgNumType w:start="96"/>
          <w:cols w:space="708"/>
          <w:docGrid w:linePitch="360"/>
        </w:sect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Hariadi, R. O., &amp; Napitupulu, S. (2024). Pengembangan Media Pembelajaran Berbasis Wordwall Terhadap Minat Belajar Pendidikan Pancasila Pada Materi Persatuan Dan Kesatuan Di Kelas V SDN 101764 Bandar Klippa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Jurnal Ilmiah Pendidikan Dasar.</w:t>
      </w: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asanah, F., &amp; Nurmairina. (2023). Eduglobal: Jurnal Penelitian Pendidikan Pengembangan Bahan Ajar Buku Tematik Tema Merawat Hewan Dan Tumbuhan Berbasis Kearifan Lokal Sumatera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Eduglogal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02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2), 230–238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Hendra, Afriyadi, H., Tanwir, Noor Hayati, Supardi, Laila, S. N., Prakasa, Y. F., Hasibuan, R. P. A., &amp; Asyhar, A. D. A. (2023). Media Pembelajaran Berbasis Digital (Teori &amp; Praktik). In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PT. Sonpedia Publishing Indonesia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 (Issue 1)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Hidayat, H., Sukmawarti, S., &amp; Suwanto, S. (2021). The Application Of Augmented Reality In Elementary School Education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Research, Society And Development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3), E14910312823. Https://Doi.Org/10.33448/Rsd-V10i3.12823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Juhaeni, Safaruddin, R Nurhayati, &amp; Aulia Nur Tanzila. (2020). Konsep Dasar Media Pembelajaran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JIEES : Journal Of Islamic Education At Elementary School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1), 34–43. Https://Doi.Org/10.47400/Jiees.V1i1.11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Juwita, P., &amp; Ginting, L. S. D. Br. (2020). Jurnal Pendidikan Bahasa Dan Sastra Indonesia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Wface Threatening Act Of Different Ethnic Speakers In Communicative Events Of School Context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2), 92–97. Https://Journal.Unnes.Ac.Id/Sju/Index.Php/Jpbsi/Article/View/24018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Kristanto, A. (2016). Media Pembelajaran. In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Bintang Sutabaya</w:t>
      </w:r>
      <w:r w:rsidRPr="00595AE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Landong, A., Rangkuti, Y. M., Sujarwo, Fadlan, M. N., Sukmawarti, &amp; Dwi, D. F. (2023)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Media Pembelajaran</w:t>
      </w:r>
      <w:r w:rsidRPr="00595AE8">
        <w:rPr>
          <w:rFonts w:ascii="Times New Roman" w:hAnsi="Times New Roman" w:cs="Times New Roman"/>
          <w:noProof/>
          <w:sz w:val="24"/>
          <w:szCs w:val="24"/>
        </w:rPr>
        <w:t>. Jejak Pustaka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Lestari, D., &amp; Husna, T. (2024)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Pengembangan Media Big Book Berbasis Kearifan Lokal Pada Pembelajaran Bahasa Indonesia Materi Kata Benda Buah- Buahan Khas Sumatra Utara Kelas Ii Sekolah Dasar Negeri 101910 Pasar Miring Tahun Ajaran 2023/2024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09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September), 423–434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Marlina, D. (2021). Pengembangan Media Pembelajaran SD/MI. In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Yayasan Penerbit Muhammad Zaini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 (P. 161)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Maulida, &amp; Sutarini. (2023)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Analisis Pemanfaatan Sumber Belajar Berbasis Lingkungan Pada Pembelajaran Tematik Siswa Kelas III SD Negeri 064955 Medan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05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1), 11–17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Megawati, P., Novia, A., &amp; April, Y. Widia. (2020)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Fabel Dan Legenda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 (R. Pulungan (Ed.)). Guepedia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Munir. (2017). Pembelajaran Digitatantangan Pendidikan Di Era Digital 5.0. In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Jurnal Refleksi Kepemimpinan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 (Vol. 3, Issue 1). Http://Search.Ebscohost.Com/Login.Aspx?Direct=True&amp;Authtype=Ip,Shib&amp;Db=Bth&amp;AN=92948285&amp;Site=Eds-</w:t>
      </w:r>
      <w:r w:rsidRPr="00595AE8">
        <w:rPr>
          <w:rFonts w:ascii="Times New Roman" w:hAnsi="Times New Roman" w:cs="Times New Roman"/>
          <w:noProof/>
          <w:sz w:val="24"/>
          <w:szCs w:val="24"/>
        </w:rPr>
        <w:lastRenderedPageBreak/>
        <w:t>Live&amp;Scope=Site%0Ahttp://Bimpactassessment.Net/Sites/All/Themes/Bcorp_Impact/Pdfs/Em_Stakeholder_Engagement.Pdf%0Ahttps://Www.Glo-Bus.Com/Help/Helpfiles/CDJ-Pa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Nabila, S., Adha, I., &amp; Febriandi, R. (2021). Pengembangan Media Pembelajaran Pop Up Book Berbasis Kearifan Lokal Pada Pembelajaran Tematik Di Sekolah Dasar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Jurnal Basicedu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5), 3928–3939. Https://Doi.Org/10.31004/Basicedu.V5i5.1475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Ningrum, F. S., &amp; Sutarini. (2023). Pengembangan Media Video Animasi Dengan Menggunakan Aplikasi Animaker Pada Pembelajaran Tema Cuaca Di Kelas III Sekolah Dasar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Metta Jurnal Penelitian Multidisiplin Ilmu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2), 1471–1482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Njatrijani, R. (2018). Kearifan Lokal Dalam Perspektif Budaya Kota Semarang Gema Keadilan Edisi Jurnal Gema Keadilan Edisi Jurnal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Gema Keadilan Edisi Jurnal 17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September), 16–31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Paling, S., Fatqurhohman, Makmur, A., Yati, Albar, M., Susetyo, A. M., Putra, Yusuf Wahyu Setiya Rajiman, Widyawanti Djamilah, S., Ratnadewi, Suhendi, H. Y., Irvani, A. I., &amp; Irvani, I. (2022). Media Pembelajaran Digital Teknologi. In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Anak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 (Vol. 8, Issue 1). CV. TOHAR MEDIA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Pingge, H. D. (2017). Kearifan Lokal Dan Penerapannya Di Sekolah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Jurnal Edukasi Sumba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01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02), 128–135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Prasrihamni, M., Zulela, &amp; Edwita. (2022). Optimalisasi Penerapan Kegiatan Literasi Dalam Meningkatkan Minat Baca Siswa Sekolah Dasar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Jurnal Cakrawala Pendas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1), 128–134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Prastya, C., Ida Bagus Putrayasa, &amp; I Nyoman Sudiana. (2021). Membentuk Karakter Anak Melalui Habituasi Dongeng Pada Pembelajaran Di Sekolah Dasar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Jurnal Ilmiah Bahasa Dan Sastra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2), 68–77. Https://Doi.Org/10.21067/Jibs.V8i2.6259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Purwani, R., &amp; Mustikasari, D. (2024)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Pembelajaran Berbasis Kearifan Lokal Sebagai Media Untuk Membentuk Karakter Siswa Sekolah Dasar Melalui Dongeng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595AE8">
        <w:rPr>
          <w:rFonts w:ascii="Times New Roman" w:hAnsi="Times New Roman" w:cs="Times New Roman"/>
          <w:noProof/>
          <w:sz w:val="24"/>
          <w:szCs w:val="24"/>
        </w:rPr>
        <w:t>, 40–50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Puspitoningrum, E., Sardjono, &amp; Rahmayantis, M. D. (2022). Pembelajaran Menulis Dongeng. In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Repository.Unpkediri.Ac.Id</w:t>
      </w:r>
      <w:r w:rsidRPr="00595AE8">
        <w:rPr>
          <w:rFonts w:ascii="Times New Roman" w:hAnsi="Times New Roman" w:cs="Times New Roman"/>
          <w:noProof/>
          <w:sz w:val="24"/>
          <w:szCs w:val="24"/>
        </w:rPr>
        <w:t>. Http://Repository.Unpkediri.Ac.Id/4717/2/Buku Pembelajaran Menulis Dongeng.Pdf</w:t>
      </w: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ahma, F. A., Harjono, H. S., &amp; Sulistyo, U. (2023). Problematika Pemanfaatan Media Pembelajaran Berbasis Digital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Jurnal Basicedu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1), 603–611. Https://Doi.Org/10.31004/Basicedu.V7i1.4653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Rahmadani, &amp; Sutarini. (2024). Pengembangan Buku Cerita Anak Berbasis Kultur Banjar Untuk Meningkatkan Literasi Budaya Siswa Mata Pelajaran Bahasa Indonesia Kelas V Sdn 102052 Bagan Kuala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Pendas : Jurnal Ilmiah Pendidikan Dasar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09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Raynanda, Z., &amp; Kadir, D. (2024)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Pengembangan Media Video Animasi Berbasis Doratoon Pada Materi Komposisi Dan Dekomposisi Bangun Datar Kelas Iv Di Sd It Darussalam Deli Tua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09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September), 207–217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Rizal, S. U., Maharani, I. N., Ramadhan, M. N., Rizqiawan, D. W., &amp; Abdurachman, J. (2016)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Media Pembelajaran</w:t>
      </w:r>
      <w:r w:rsidRPr="00595AE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Sembiring, J. Br. (2024). Pengembangan Media Papan Daily Number Pada Pembelajaran Matematika Materi Penjumlahan Dan Pengurangan Kelas Ii Sd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Didaktik : Jurnal Ilmiah PGSD FKIP Universitas Mandiri 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1), 1846–1855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Shalaisa, S., &amp; Aulia, F. E. (2023). Penggunaan Media Wayang Tokoh Untuk Meningkatkan Keterampilan Menceritakan Kembali Pada Materi Fabel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Guruku: Jurnal Pendidikan Dan Sosial Humaniora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1), 133–140. Https://Doi.Org/10.59061/Guruku.V2i1.573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Shufa, N. K. F. (2018). Pembelajaran Berbasis Kearifan Lokal Di Sekolah Dasar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INOPENDAS: Jurnal Ilmiah Kependidikan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1), 48–53.</w:t>
      </w: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Sugiyono. (2020)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uantitatif, Kualitatif Dan R &amp; D</w:t>
      </w:r>
      <w:r w:rsidRPr="00595AE8">
        <w:rPr>
          <w:rFonts w:ascii="Times New Roman" w:hAnsi="Times New Roman" w:cs="Times New Roman"/>
          <w:noProof/>
          <w:sz w:val="24"/>
          <w:szCs w:val="24"/>
        </w:rPr>
        <w:t>. ALFABETA BANDUNG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Sugiyono. (2022)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&amp; Pengembanggan Research And Development</w:t>
      </w:r>
      <w:r w:rsidRPr="00595AE8">
        <w:rPr>
          <w:rFonts w:ascii="Times New Roman" w:hAnsi="Times New Roman" w:cs="Times New Roman"/>
          <w:noProof/>
          <w:sz w:val="24"/>
          <w:szCs w:val="24"/>
        </w:rPr>
        <w:t>. ALFABETA, Cv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Supradaka. (2022). Pemanfaatan Canva Sebagai Media Perancangan Grafis Melejit Dengan Membukukan Rekor Salah Satu Pemasukan Terbesarnya Datang Dari Pengguna Premium Yang Berjumlah Sebanyak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Ikraith-Teknologi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74), 62–68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Supriyono, S., &amp; Lestari, N. (2023). Pengembangan Media Poster Berbasis Kearifan Lokal Sumatera Utara Pada Tema Indahnya Kebersamaan Kelas IV SD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Innovative: Journal Of Social Science Research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3), 5104–5117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Sutarini, S., Sutikno, S., &amp; Kartolo, R. (2024)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Sosialisasi Canva: Optimalisasi Kreativitas Guru Dalam Mendesain Media Pembelajaran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1), 2190–2197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tarini, &amp; Wariyati. (2022). Pembelajaran Bahasa Indonesia Dengan Media Daring Solusi Pandemi Covid-19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Jurnal Ilmu Pendidikan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2), 91–96. Https://Doi.Org/10.32696/Jip.V2i2.1081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Tarmizi, R. (2018). Konseling Multibudaya Dan Kearifan Lokal Suku Karo Sumatera Utara Dengan Pendekatan Realitas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Bimbingan Dan …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1), 435–444. Http://Prosiding.Unipma.Ac.Id/Index.Php/SNBK/Article/View/520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Tasya, T. A., &amp; Nurmairina. (2024). Pengembangan Media Komik Berbasis Kearifan Lokal Sumatera Utara Pada Mata Pelajaran IPAS Materi Daerahku Dan Kekayaan Alamnya Di Kelas IV SD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Pendas: Jurnal Ilmiah Pendidikan Dasar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09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3), 682–694. Https://Journal.Unpas.Ac.Id/Index.Php/Pendas/Article/View/17627/7556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Wardopo, K. (2019). Dongeng Sebagai Media Pembelajaran Bahasa Dan Sastra Indonesia Di SD/MI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Ar-Rihlah: Jurnal Inovasi Pengembangan Pendidikan Islam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2), 222–230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Widayati, S. (2020)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Pengkajian Prosa Fiksi</w:t>
      </w:r>
      <w:r w:rsidRPr="00595AE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Wiguna, I., &amp; Nurmairina. (2023). Pengembangan Buku Ajar Tematik Berbasis Kearifan Lokal Sumatra Utara Tema Daerah Tempat Tinggalku Untuk Kelas IV SD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Jurnal Pusat Studi Pendidikan Rakyat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95AE8">
        <w:rPr>
          <w:rFonts w:ascii="Times New Roman" w:hAnsi="Times New Roman" w:cs="Times New Roman"/>
          <w:noProof/>
          <w:sz w:val="24"/>
          <w:szCs w:val="24"/>
        </w:rPr>
        <w:t>, 80–89.</w:t>
      </w: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35E3" w:rsidRPr="00595AE8" w:rsidRDefault="00DA35E3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Yuniarti, A., Titin, T., Safarini, F., Rahmadia, I., &amp; Putri, S. (2023). Media Konvensional Dan Media Digital Dalam Pembelajaran.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JUTECH : Journal Education And Technology</w:t>
      </w:r>
      <w:r w:rsidRPr="00595A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5AE8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95AE8">
        <w:rPr>
          <w:rFonts w:ascii="Times New Roman" w:hAnsi="Times New Roman" w:cs="Times New Roman"/>
          <w:noProof/>
          <w:sz w:val="24"/>
          <w:szCs w:val="24"/>
        </w:rPr>
        <w:t>(2), 84–95. Https://Doi.Org/10.31932/Jutech.V4i2.2920</w:t>
      </w:r>
    </w:p>
    <w:p w:rsidR="00DA35E3" w:rsidRDefault="00301BC6" w:rsidP="00DA35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DA35E3" w:rsidRDefault="00DA35E3" w:rsidP="00DA35E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A35E3" w:rsidRDefault="00DA35E3" w:rsidP="00DA35E3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Lampiran 1</w:t>
      </w:r>
    </w:p>
    <w:p w:rsidR="00DA35E3" w:rsidRDefault="00DA35E3" w:rsidP="00DA35E3">
      <w:pPr>
        <w:rPr>
          <w:rFonts w:ascii="Times New Roman" w:hAnsi="Times New Roman" w:cs="Times New Roman"/>
          <w:b/>
          <w:sz w:val="24"/>
        </w:rPr>
      </w:pPr>
      <w:r w:rsidRPr="001B6E5C">
        <w:rPr>
          <w:rFonts w:ascii="Times New Roman" w:hAnsi="Times New Roman" w:cs="Times New Roman"/>
          <w:b/>
          <w:noProof/>
          <w:sz w:val="24"/>
          <w:lang w:val="en-US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-478155</wp:posOffset>
            </wp:positionH>
            <wp:positionV relativeFrom="paragraph">
              <wp:posOffset>69850</wp:posOffset>
            </wp:positionV>
            <wp:extent cx="5730875" cy="6610350"/>
            <wp:effectExtent l="0" t="0" r="3175" b="0"/>
            <wp:wrapNone/>
            <wp:docPr id="9" name="Picture 9" descr="C:\Users\berkah-3\AppData\Local\Temp\Rar$DIa5016.26445\media-images-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berkah-3\AppData\Local\Temp\Rar$DIa5016.26445\media-images-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12926" b="5523"/>
                    <a:stretch/>
                  </pic:blipFill>
                  <pic:spPr bwMode="auto">
                    <a:xfrm>
                      <a:off x="0" y="0"/>
                      <a:ext cx="5730875" cy="6610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  <w:r w:rsidRPr="001B6E5C">
        <w:rPr>
          <w:rFonts w:ascii="Times New Roman" w:hAnsi="Times New Roman" w:cs="Times New Roman"/>
          <w:b/>
          <w:noProof/>
          <w:sz w:val="24"/>
          <w:lang w:val="en-US"/>
        </w:rPr>
        <w:lastRenderedPageBreak/>
        <w:drawing>
          <wp:anchor distT="0" distB="0" distL="114300" distR="114300" simplePos="0" relativeHeight="251660288" behindDoc="0" locked="0" layoutInCell="1" allowOverlap="1">
            <wp:simplePos x="0" y="0"/>
            <wp:positionH relativeFrom="column">
              <wp:posOffset>-325755</wp:posOffset>
            </wp:positionH>
            <wp:positionV relativeFrom="paragraph">
              <wp:posOffset>226695</wp:posOffset>
            </wp:positionV>
            <wp:extent cx="5731247" cy="7343775"/>
            <wp:effectExtent l="0" t="0" r="3175" b="0"/>
            <wp:wrapNone/>
            <wp:docPr id="10" name="Picture 10" descr="C:\Users\berkah-3\AppData\Local\Temp\Rar$DIa5016.28627\media-images-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berkah-3\AppData\Local\Temp\Rar$DIa5016.28627\media-images-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3996" b="5406"/>
                    <a:stretch/>
                  </pic:blipFill>
                  <pic:spPr bwMode="auto">
                    <a:xfrm>
                      <a:off x="0" y="0"/>
                      <a:ext cx="5732145" cy="7344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  <w:r w:rsidRPr="001B6E5C">
        <w:rPr>
          <w:rFonts w:ascii="Times New Roman" w:hAnsi="Times New Roman" w:cs="Times New Roman"/>
          <w:b/>
          <w:noProof/>
          <w:sz w:val="24"/>
          <w:lang w:val="en-US"/>
        </w:rPr>
        <w:lastRenderedPageBreak/>
        <w:drawing>
          <wp:anchor distT="0" distB="0" distL="114300" distR="114300" simplePos="0" relativeHeight="251661312" behindDoc="0" locked="0" layoutInCell="1" allowOverlap="1">
            <wp:simplePos x="0" y="0"/>
            <wp:positionH relativeFrom="column">
              <wp:posOffset>-430530</wp:posOffset>
            </wp:positionH>
            <wp:positionV relativeFrom="paragraph">
              <wp:posOffset>-163830</wp:posOffset>
            </wp:positionV>
            <wp:extent cx="5731247" cy="7629525"/>
            <wp:effectExtent l="0" t="0" r="3175" b="0"/>
            <wp:wrapNone/>
            <wp:docPr id="11" name="Picture 11" descr="C:\Users\berkah-3\AppData\Local\Temp\Rar$DIa5016.29798\media-images-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berkah-3\AppData\Local\Temp\Rar$DIa5016.29798\media-images-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b="5875"/>
                    <a:stretch/>
                  </pic:blipFill>
                  <pic:spPr bwMode="auto">
                    <a:xfrm>
                      <a:off x="0" y="0"/>
                      <a:ext cx="5732145" cy="7630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  <w:r w:rsidRPr="001B6E5C">
        <w:rPr>
          <w:rFonts w:ascii="Times New Roman" w:hAnsi="Times New Roman" w:cs="Times New Roman"/>
          <w:b/>
          <w:noProof/>
          <w:sz w:val="24"/>
          <w:lang w:val="en-US"/>
        </w:rPr>
        <w:lastRenderedPageBreak/>
        <w:drawing>
          <wp:anchor distT="0" distB="0" distL="114300" distR="114300" simplePos="0" relativeHeight="251662336" behindDoc="0" locked="0" layoutInCell="1" allowOverlap="1">
            <wp:simplePos x="0" y="0"/>
            <wp:positionH relativeFrom="column">
              <wp:posOffset>-316230</wp:posOffset>
            </wp:positionH>
            <wp:positionV relativeFrom="paragraph">
              <wp:posOffset>664845</wp:posOffset>
            </wp:positionV>
            <wp:extent cx="5731247" cy="6391275"/>
            <wp:effectExtent l="0" t="0" r="3175" b="0"/>
            <wp:wrapNone/>
            <wp:docPr id="13" name="Picture 13" descr="C:\Users\berkah-3\AppData\Local\Temp\Rar$DIa5016.30805\media-images-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berkah-3\AppData\Local\Temp\Rar$DIa5016.30805\media-images-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9165" b="11987"/>
                    <a:stretch/>
                  </pic:blipFill>
                  <pic:spPr bwMode="auto">
                    <a:xfrm>
                      <a:off x="0" y="0"/>
                      <a:ext cx="5732145" cy="63922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A35E3" w:rsidRPr="001B6E5C" w:rsidRDefault="00DA35E3" w:rsidP="00DA35E3">
      <w:pPr>
        <w:rPr>
          <w:rFonts w:ascii="Times New Roman" w:hAnsi="Times New Roman" w:cs="Times New Roman"/>
          <w:b/>
          <w:sz w:val="24"/>
          <w:szCs w:val="24"/>
        </w:rPr>
      </w:pPr>
      <w:r w:rsidRPr="001B6E5C">
        <w:rPr>
          <w:rFonts w:ascii="Times New Roman" w:hAnsi="Times New Roman" w:cs="Times New Roman"/>
          <w:b/>
          <w:sz w:val="24"/>
          <w:szCs w:val="24"/>
        </w:rPr>
        <w:lastRenderedPageBreak/>
        <w:t>Lampiran 2</w:t>
      </w: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  <w:r w:rsidRPr="001B6E5C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63360" behindDoc="0" locked="0" layoutInCell="1" allowOverlap="1">
            <wp:simplePos x="0" y="0"/>
            <wp:positionH relativeFrom="column">
              <wp:posOffset>-459105</wp:posOffset>
            </wp:positionH>
            <wp:positionV relativeFrom="paragraph">
              <wp:posOffset>3175</wp:posOffset>
            </wp:positionV>
            <wp:extent cx="5730875" cy="6791325"/>
            <wp:effectExtent l="0" t="0" r="3175" b="9525"/>
            <wp:wrapNone/>
            <wp:docPr id="25" name="Picture 25" descr="C:\Users\berkah-3\AppData\Local\Temp\Rar$DIa2640.31293\materi-images-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erkah-3\AppData\Local\Temp\Rar$DIa2640.31293\materi-images-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10576" b="5641"/>
                    <a:stretch/>
                  </pic:blipFill>
                  <pic:spPr bwMode="auto">
                    <a:xfrm>
                      <a:off x="0" y="0"/>
                      <a:ext cx="5730875" cy="6791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  <w:r w:rsidRPr="001B6E5C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64384" behindDoc="0" locked="0" layoutInCell="1" allowOverlap="1">
            <wp:simplePos x="0" y="0"/>
            <wp:positionH relativeFrom="column">
              <wp:posOffset>-354330</wp:posOffset>
            </wp:positionH>
            <wp:positionV relativeFrom="paragraph">
              <wp:posOffset>-201929</wp:posOffset>
            </wp:positionV>
            <wp:extent cx="5731247" cy="7581900"/>
            <wp:effectExtent l="0" t="0" r="3175" b="0"/>
            <wp:wrapNone/>
            <wp:docPr id="32" name="Picture 32" descr="C:\Users\berkah-3\AppData\Local\Temp\Rar$DIa2640.41315\materi-images-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berkah-3\AppData\Local\Temp\Rar$DIa2640.41315\materi-images-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b="6463"/>
                    <a:stretch/>
                  </pic:blipFill>
                  <pic:spPr bwMode="auto">
                    <a:xfrm>
                      <a:off x="0" y="0"/>
                      <a:ext cx="5732145" cy="75830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  <w:r w:rsidRPr="001B6E5C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65408" behindDoc="0" locked="0" layoutInCell="1" allowOverlap="1">
            <wp:simplePos x="0" y="0"/>
            <wp:positionH relativeFrom="column">
              <wp:posOffset>-363855</wp:posOffset>
            </wp:positionH>
            <wp:positionV relativeFrom="paragraph">
              <wp:posOffset>-240030</wp:posOffset>
            </wp:positionV>
            <wp:extent cx="5731247" cy="7572375"/>
            <wp:effectExtent l="0" t="0" r="3175" b="0"/>
            <wp:wrapNone/>
            <wp:docPr id="3" name="Picture 3" descr="C:\Users\berkah-3\AppData\Local\Temp\Rar$DIa2640.42289\materi-images-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berkah-3\AppData\Local\Temp\Rar$DIa2640.42289\materi-images-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b="6580"/>
                    <a:stretch/>
                  </pic:blipFill>
                  <pic:spPr bwMode="auto">
                    <a:xfrm>
                      <a:off x="0" y="0"/>
                      <a:ext cx="5732145" cy="75735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  <w:r w:rsidRPr="001B6E5C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66432" behindDoc="0" locked="0" layoutInCell="1" allowOverlap="1">
            <wp:simplePos x="0" y="0"/>
            <wp:positionH relativeFrom="column">
              <wp:posOffset>-325755</wp:posOffset>
            </wp:positionH>
            <wp:positionV relativeFrom="paragraph">
              <wp:posOffset>-116204</wp:posOffset>
            </wp:positionV>
            <wp:extent cx="5731247" cy="7658100"/>
            <wp:effectExtent l="0" t="0" r="3175" b="0"/>
            <wp:wrapNone/>
            <wp:docPr id="4" name="Picture 4" descr="C:\Users\berkah-3\AppData\Local\Temp\Rar$DIa2640.43360\materi-images-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erkah-3\AppData\Local\Temp\Rar$DIa2640.43360\materi-images-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b="5523"/>
                    <a:stretch/>
                  </pic:blipFill>
                  <pic:spPr bwMode="auto">
                    <a:xfrm>
                      <a:off x="0" y="0"/>
                      <a:ext cx="5732145" cy="7659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  <w:r w:rsidRPr="001B6E5C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67456" behindDoc="0" locked="0" layoutInCell="1" allowOverlap="1">
            <wp:simplePos x="0" y="0"/>
            <wp:positionH relativeFrom="column">
              <wp:posOffset>-163830</wp:posOffset>
            </wp:positionH>
            <wp:positionV relativeFrom="paragraph">
              <wp:posOffset>-82550</wp:posOffset>
            </wp:positionV>
            <wp:extent cx="5730875" cy="5676900"/>
            <wp:effectExtent l="0" t="0" r="3175" b="0"/>
            <wp:wrapNone/>
            <wp:docPr id="5" name="Picture 5" descr="C:\Users\berkah-3\AppData\Local\Temp\Rar$DIa2640.44287\materi-images-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erkah-3\AppData\Local\Temp\Rar$DIa2640.44287\materi-images-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b="29965"/>
                    <a:stretch/>
                  </pic:blipFill>
                  <pic:spPr bwMode="auto">
                    <a:xfrm>
                      <a:off x="0" y="0"/>
                      <a:ext cx="5730875" cy="5676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  <w:r w:rsidRPr="005012BC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68480" behindDoc="0" locked="0" layoutInCell="1" allowOverlap="1">
            <wp:simplePos x="0" y="0"/>
            <wp:positionH relativeFrom="column">
              <wp:posOffset>-382905</wp:posOffset>
            </wp:positionH>
            <wp:positionV relativeFrom="paragraph">
              <wp:posOffset>203200</wp:posOffset>
            </wp:positionV>
            <wp:extent cx="5730875" cy="6715125"/>
            <wp:effectExtent l="0" t="0" r="3175" b="9525"/>
            <wp:wrapNone/>
            <wp:docPr id="6" name="Picture 6" descr="C:\Users\berkah-3\AppData\Local\Temp\Rar$DIa4648.4102\bahasa_page-00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berkah-3\AppData\Local\Temp\Rar$DIa4648.4102\bahasa_page-000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11281" b="5875"/>
                    <a:stretch/>
                  </pic:blipFill>
                  <pic:spPr bwMode="auto">
                    <a:xfrm>
                      <a:off x="0" y="0"/>
                      <a:ext cx="5730875" cy="6715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  <w:r w:rsidRPr="005012BC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69504" behindDoc="0" locked="0" layoutInCell="1" allowOverlap="1">
            <wp:simplePos x="0" y="0"/>
            <wp:positionH relativeFrom="column">
              <wp:posOffset>-363855</wp:posOffset>
            </wp:positionH>
            <wp:positionV relativeFrom="paragraph">
              <wp:posOffset>-249554</wp:posOffset>
            </wp:positionV>
            <wp:extent cx="5731247" cy="7677150"/>
            <wp:effectExtent l="0" t="0" r="3175" b="0"/>
            <wp:wrapNone/>
            <wp:docPr id="7" name="Picture 7" descr="C:\Users\berkah-3\AppData\Local\Temp\Rar$DIa4648.7793\bahasa_page-000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berkah-3\AppData\Local\Temp\Rar$DIa4648.7793\bahasa_page-000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b="5288"/>
                    <a:stretch/>
                  </pic:blipFill>
                  <pic:spPr bwMode="auto">
                    <a:xfrm>
                      <a:off x="0" y="0"/>
                      <a:ext cx="5732145" cy="76783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  <w:r w:rsidRPr="005012BC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70528" behindDoc="0" locked="0" layoutInCell="1" allowOverlap="1">
            <wp:simplePos x="0" y="0"/>
            <wp:positionH relativeFrom="column">
              <wp:posOffset>-363855</wp:posOffset>
            </wp:positionH>
            <wp:positionV relativeFrom="paragraph">
              <wp:posOffset>-30479</wp:posOffset>
            </wp:positionV>
            <wp:extent cx="5731247" cy="6934200"/>
            <wp:effectExtent l="0" t="0" r="3175" b="0"/>
            <wp:wrapNone/>
            <wp:docPr id="8" name="Picture 8" descr="C:\Users\berkah-3\AppData\Local\Temp\Rar$DIa4648.9582\bahasa_page-000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berkah-3\AppData\Local\Temp\Rar$DIa4648.9582\bahasa_page-000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8931" b="5522"/>
                    <a:stretch/>
                  </pic:blipFill>
                  <pic:spPr bwMode="auto">
                    <a:xfrm>
                      <a:off x="0" y="0"/>
                      <a:ext cx="5731247" cy="6934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A35E3" w:rsidRPr="00B103BF" w:rsidRDefault="00DA35E3" w:rsidP="00DA35E3">
      <w:pPr>
        <w:rPr>
          <w:rFonts w:ascii="Times New Roman" w:hAnsi="Times New Roman" w:cs="Times New Roman"/>
          <w:b/>
          <w:sz w:val="24"/>
          <w:szCs w:val="24"/>
        </w:rPr>
      </w:pPr>
      <w:r w:rsidRPr="00B103BF"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71552" behindDoc="0" locked="0" layoutInCell="1" allowOverlap="1">
            <wp:simplePos x="0" y="0"/>
            <wp:positionH relativeFrom="column">
              <wp:posOffset>-582930</wp:posOffset>
            </wp:positionH>
            <wp:positionV relativeFrom="paragraph">
              <wp:posOffset>350519</wp:posOffset>
            </wp:positionV>
            <wp:extent cx="5731065" cy="7115175"/>
            <wp:effectExtent l="0" t="0" r="3175" b="0"/>
            <wp:wrapNone/>
            <wp:docPr id="37" name="Picture 37" descr="C:\Users\berkah-3\AppData\Local\Temp\Rar$DIa1012.22639\pembelajaran-images-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berkah-3\AppData\Local\Temp\Rar$DIa1012.22639\pembelajaran-images-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13748" b="5405"/>
                    <a:stretch/>
                  </pic:blipFill>
                  <pic:spPr bwMode="auto">
                    <a:xfrm>
                      <a:off x="0" y="0"/>
                      <a:ext cx="5731065" cy="7115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 w:rsidRPr="00B103BF">
        <w:rPr>
          <w:rFonts w:ascii="Times New Roman" w:hAnsi="Times New Roman" w:cs="Times New Roman"/>
          <w:b/>
          <w:sz w:val="24"/>
          <w:szCs w:val="24"/>
        </w:rPr>
        <w:t xml:space="preserve">Lampiran 4 </w:t>
      </w:r>
      <w:r w:rsidRPr="00B103BF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  <w:r w:rsidRPr="005012BC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72576" behindDoc="0" locked="0" layoutInCell="1" allowOverlap="1">
            <wp:simplePos x="0" y="0"/>
            <wp:positionH relativeFrom="column">
              <wp:posOffset>-459105</wp:posOffset>
            </wp:positionH>
            <wp:positionV relativeFrom="paragraph">
              <wp:posOffset>-373380</wp:posOffset>
            </wp:positionV>
            <wp:extent cx="5731247" cy="7258050"/>
            <wp:effectExtent l="0" t="0" r="3175" b="0"/>
            <wp:wrapNone/>
            <wp:docPr id="38" name="Picture 38" descr="C:\Users\berkah-3\AppData\Local\Temp\Rar$DIa1012.25632\pembelajaran-images-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berkah-3\AppData\Local\Temp\Rar$DIa1012.25632\pembelajaran-images-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4582" b="5875"/>
                    <a:stretch/>
                  </pic:blipFill>
                  <pic:spPr bwMode="auto">
                    <a:xfrm>
                      <a:off x="0" y="0"/>
                      <a:ext cx="5731247" cy="7258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  <w:r w:rsidRPr="005012BC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73600" behindDoc="0" locked="0" layoutInCell="1" allowOverlap="1">
            <wp:simplePos x="0" y="0"/>
            <wp:positionH relativeFrom="column">
              <wp:posOffset>-478155</wp:posOffset>
            </wp:positionH>
            <wp:positionV relativeFrom="paragraph">
              <wp:posOffset>-97155</wp:posOffset>
            </wp:positionV>
            <wp:extent cx="5731247" cy="7172325"/>
            <wp:effectExtent l="0" t="0" r="3175" b="0"/>
            <wp:wrapNone/>
            <wp:docPr id="39" name="Picture 39" descr="C:\Users\berkah-3\AppData\Local\Temp\Rar$DIa1012.26883\pembelajaran-images-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berkah-3\AppData\Local\Temp\Rar$DIa1012.26883\pembelajaran-images-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-49" t="6110" r="49" b="5404"/>
                    <a:stretch/>
                  </pic:blipFill>
                  <pic:spPr bwMode="auto">
                    <a:xfrm>
                      <a:off x="0" y="0"/>
                      <a:ext cx="5731247" cy="7172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A35E3" w:rsidRDefault="00DA35E3" w:rsidP="00DA35E3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5</w:t>
      </w:r>
    </w:p>
    <w:p w:rsidR="00DA35E3" w:rsidRDefault="00DA35E3" w:rsidP="00DA35E3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EDOMAN WAWANCARA</w:t>
      </w:r>
    </w:p>
    <w:p w:rsidR="00DA35E3" w:rsidRDefault="00DA35E3" w:rsidP="00DA35E3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DA35E3" w:rsidRPr="00F7254C" w:rsidRDefault="00DA35E3" w:rsidP="00AC34A7">
      <w:pPr>
        <w:pStyle w:val="ListParagraph"/>
        <w:numPr>
          <w:ilvl w:val="2"/>
          <w:numId w:val="1"/>
        </w:numPr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7254C">
        <w:rPr>
          <w:rFonts w:ascii="Times New Roman" w:hAnsi="Times New Roman" w:cs="Times New Roman"/>
          <w:b/>
          <w:sz w:val="24"/>
          <w:szCs w:val="24"/>
        </w:rPr>
        <w:t>Informasi Responden</w:t>
      </w:r>
    </w:p>
    <w:p w:rsidR="00DA35E3" w:rsidRDefault="00DA35E3" w:rsidP="00DA35E3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Nama</w:t>
      </w: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b/>
          <w:sz w:val="24"/>
          <w:szCs w:val="24"/>
        </w:rPr>
        <w:tab/>
        <w:t>: Setiawati S.Pd</w:t>
      </w:r>
    </w:p>
    <w:p w:rsidR="00DA35E3" w:rsidRDefault="00DA35E3" w:rsidP="00DA35E3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Jabatan </w:t>
      </w:r>
      <w:r>
        <w:rPr>
          <w:rFonts w:ascii="Times New Roman" w:hAnsi="Times New Roman" w:cs="Times New Roman"/>
          <w:b/>
          <w:sz w:val="24"/>
          <w:szCs w:val="24"/>
        </w:rPr>
        <w:tab/>
        <w:t xml:space="preserve">: Guru Wali Kelas III </w:t>
      </w:r>
    </w:p>
    <w:p w:rsidR="00DA35E3" w:rsidRDefault="00DA35E3" w:rsidP="00DA35E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DA35E3" w:rsidRPr="00F7254C" w:rsidRDefault="00DA35E3" w:rsidP="00AC34A7">
      <w:pPr>
        <w:pStyle w:val="ListParagraph"/>
        <w:numPr>
          <w:ilvl w:val="2"/>
          <w:numId w:val="1"/>
        </w:numPr>
        <w:spacing w:after="0" w:line="48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7254C">
        <w:rPr>
          <w:rFonts w:ascii="Times New Roman" w:hAnsi="Times New Roman" w:cs="Times New Roman"/>
          <w:b/>
          <w:sz w:val="24"/>
          <w:szCs w:val="24"/>
        </w:rPr>
        <w:t>Pertanyaan Wawancara</w:t>
      </w:r>
    </w:p>
    <w:p w:rsidR="00DA35E3" w:rsidRDefault="00DA35E3" w:rsidP="00DA35E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438FB">
        <w:rPr>
          <w:rFonts w:ascii="Times New Roman" w:hAnsi="Times New Roman" w:cs="Times New Roman"/>
          <w:b/>
          <w:sz w:val="24"/>
          <w:szCs w:val="24"/>
        </w:rPr>
        <w:t>Kondisi Pembelajaran Saat Ini</w:t>
      </w:r>
    </w:p>
    <w:p w:rsidR="00DA35E3" w:rsidRDefault="00DA35E3" w:rsidP="00AC34A7">
      <w:pPr>
        <w:pStyle w:val="ListParagraph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urikulum apa yang saat ini diterapkan dalam proses pembelajaran di kelas III ini? </w:t>
      </w:r>
    </w:p>
    <w:p w:rsidR="00DA35E3" w:rsidRDefault="00DA35E3" w:rsidP="00DA35E3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awab : Di kelas III ini kami </w:t>
      </w:r>
      <w:r w:rsidRPr="00B47127">
        <w:rPr>
          <w:rFonts w:ascii="Times New Roman" w:hAnsi="Times New Roman" w:cs="Times New Roman"/>
          <w:sz w:val="24"/>
          <w:szCs w:val="24"/>
        </w:rPr>
        <w:t>telah menerapkan Kurikulum Merdeka selama satu tahun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DA35E3" w:rsidRDefault="00DA35E3" w:rsidP="00AC34A7">
      <w:pPr>
        <w:pStyle w:val="ListParagraph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agaimana metode yang saat ini ibu gunakan dalam mengajar mata pelajaran Bahasa Indonesia di kelas III?</w:t>
      </w:r>
    </w:p>
    <w:p w:rsidR="00DA35E3" w:rsidRDefault="00DA35E3" w:rsidP="00DA35E3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awab : Metode yang saya gunakan lebih banyak bercerita atau menngunakan metode ceramah, namun masih dominan menggunakan buku teks atau buku siswa.</w:t>
      </w:r>
    </w:p>
    <w:p w:rsidR="00DA35E3" w:rsidRDefault="00DA35E3" w:rsidP="00AC34A7">
      <w:pPr>
        <w:pStyle w:val="ListParagraph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ndala apa yang sering dihadapi dalam mengajar Bahasa Indonesia di kelas III?</w:t>
      </w:r>
    </w:p>
    <w:p w:rsidR="00DA35E3" w:rsidRDefault="00DA35E3" w:rsidP="00DA35E3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awab : Kendala utamanya yaitu minat baca peserta didik rendah dan masuh banyak peserta didik yang belum paham mengenai teks narasi dan dongeng.</w:t>
      </w:r>
    </w:p>
    <w:p w:rsidR="00DA35E3" w:rsidRDefault="00DA35E3" w:rsidP="00AC34A7">
      <w:pPr>
        <w:pStyle w:val="ListParagraph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Apa saja tantangan utama dalam mengajarkan Bahasa Indonesia kepada peserta didik kelas III?</w:t>
      </w:r>
    </w:p>
    <w:p w:rsidR="00DA35E3" w:rsidRDefault="00DA35E3" w:rsidP="00DA35E3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awab : Membuat peserta didik tertarik untuk membaca dan memahami cerita secara keseluruhan. Serta keterbatasan media dan bahan ajar yang menarik.</w:t>
      </w:r>
    </w:p>
    <w:p w:rsidR="00DA35E3" w:rsidRDefault="00DA35E3" w:rsidP="00AC34A7">
      <w:pPr>
        <w:pStyle w:val="ListParagraph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pakah penggunaan media pembelajaran digital sudah diterapkan dalam proses pembelajaran? khususnya dalam pembelajaran Bahasa Indonesia.</w:t>
      </w:r>
    </w:p>
    <w:p w:rsidR="00DA35E3" w:rsidRDefault="00DA35E3" w:rsidP="00DA35E3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awab : Sudah pernah menerapkan namun itu hanya sebatas melihat video-video dari youtube dengang menggunakan proyektor.</w:t>
      </w:r>
    </w:p>
    <w:p w:rsidR="00DA35E3" w:rsidRDefault="00DA35E3" w:rsidP="00AC34A7">
      <w:pPr>
        <w:pStyle w:val="ListParagraph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pa saja kendala yang dihadapi dalam penerapan teknologi dalam proses pembelajaran di sekolah ini?</w:t>
      </w:r>
    </w:p>
    <w:p w:rsidR="00DA35E3" w:rsidRDefault="00DA35E3" w:rsidP="00DA35E3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awab : keterbatasan keterampilan dalam memanfaatkan media digital.</w:t>
      </w:r>
    </w:p>
    <w:p w:rsidR="00DA35E3" w:rsidRPr="00F7254C" w:rsidRDefault="00DA35E3" w:rsidP="00DA35E3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inat Baca dan Pemahaman Peserta didik</w:t>
      </w:r>
    </w:p>
    <w:p w:rsidR="00DA35E3" w:rsidRDefault="00DA35E3" w:rsidP="00AC34A7">
      <w:pPr>
        <w:pStyle w:val="ListParagraph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7254C">
        <w:rPr>
          <w:rFonts w:ascii="Times New Roman" w:hAnsi="Times New Roman" w:cs="Times New Roman"/>
          <w:sz w:val="24"/>
          <w:szCs w:val="24"/>
        </w:rPr>
        <w:t>Bagaimana tingkat minat baca peserta didik di kelas III?</w:t>
      </w:r>
    </w:p>
    <w:p w:rsidR="00DA35E3" w:rsidRDefault="00DA35E3" w:rsidP="00DA35E3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awab : Untuk tingkat minat baca peserta didik disini masih rendah.</w:t>
      </w:r>
    </w:p>
    <w:p w:rsidR="00DA35E3" w:rsidRDefault="00DA35E3" w:rsidP="00AC34A7">
      <w:pPr>
        <w:pStyle w:val="ListParagraph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7254C">
        <w:rPr>
          <w:rFonts w:ascii="Times New Roman" w:hAnsi="Times New Roman" w:cs="Times New Roman"/>
          <w:sz w:val="24"/>
          <w:szCs w:val="24"/>
        </w:rPr>
        <w:t>Apakah peserta diidk me</w:t>
      </w:r>
      <w:r>
        <w:rPr>
          <w:rFonts w:ascii="Times New Roman" w:hAnsi="Times New Roman" w:cs="Times New Roman"/>
          <w:sz w:val="24"/>
          <w:szCs w:val="24"/>
        </w:rPr>
        <w:t>miliki akses yang cukup terhada</w:t>
      </w:r>
      <w:r w:rsidRPr="00F7254C">
        <w:rPr>
          <w:rFonts w:ascii="Times New Roman" w:hAnsi="Times New Roman" w:cs="Times New Roman"/>
          <w:sz w:val="24"/>
          <w:szCs w:val="24"/>
        </w:rPr>
        <w:t>p buku bac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F7254C">
        <w:rPr>
          <w:rFonts w:ascii="Times New Roman" w:hAnsi="Times New Roman" w:cs="Times New Roman"/>
          <w:sz w:val="24"/>
          <w:szCs w:val="24"/>
        </w:rPr>
        <w:t>an yang menarik?</w:t>
      </w:r>
    </w:p>
    <w:p w:rsidR="00DA35E3" w:rsidRDefault="00DA35E3" w:rsidP="00DA35E3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awab : Yang saya ketahui untuk akses buku bacaan terbatas, karena buku yang ada di perpustakaaan kebanyakan adalah buku paket pembelajaran.</w:t>
      </w:r>
    </w:p>
    <w:p w:rsidR="00DA35E3" w:rsidRDefault="00DA35E3" w:rsidP="00DA35E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B7B46">
        <w:rPr>
          <w:rFonts w:ascii="Times New Roman" w:hAnsi="Times New Roman" w:cs="Times New Roman"/>
          <w:b/>
          <w:sz w:val="24"/>
          <w:szCs w:val="24"/>
        </w:rPr>
        <w:t>Pemahaman peserta didik terhadap kearifan lokal</w:t>
      </w:r>
    </w:p>
    <w:p w:rsidR="00DA35E3" w:rsidRDefault="00DA35E3" w:rsidP="00AC34A7">
      <w:pPr>
        <w:pStyle w:val="ListParagraph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7254C">
        <w:rPr>
          <w:rFonts w:ascii="Times New Roman" w:hAnsi="Times New Roman" w:cs="Times New Roman"/>
          <w:sz w:val="24"/>
          <w:szCs w:val="24"/>
        </w:rPr>
        <w:t>Mayoritas suku apa yang ada pada kelas III ini?</w:t>
      </w:r>
    </w:p>
    <w:p w:rsidR="00DA35E3" w:rsidRDefault="00DA35E3" w:rsidP="00DA35E3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Jawab : Untuk di kelas III ini mayoritas mereka suku jawa, suku mandailing dan suku melayu.</w:t>
      </w:r>
    </w:p>
    <w:p w:rsidR="00DA35E3" w:rsidRDefault="00DA35E3" w:rsidP="00AC34A7">
      <w:pPr>
        <w:pStyle w:val="ListParagraph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7254C">
        <w:rPr>
          <w:rFonts w:ascii="Times New Roman" w:hAnsi="Times New Roman" w:cs="Times New Roman"/>
          <w:sz w:val="24"/>
          <w:szCs w:val="24"/>
        </w:rPr>
        <w:t>Apakah sekolah sudah memiliki bahan ajar yang mengangkat mengenai budaya lokal?</w:t>
      </w:r>
    </w:p>
    <w:p w:rsidR="00DA35E3" w:rsidRDefault="00DA35E3" w:rsidP="00DA35E3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awab : Bahan ajar yang digunakan yaitu hanya buku MEKARSI yang didalamnya terdapat pembahasan mengenai pembahasan suku melayu, karo dan juga simalungun.</w:t>
      </w: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A35E3" w:rsidRDefault="00DA35E3" w:rsidP="00DA35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6</w:t>
      </w:r>
    </w:p>
    <w:p w:rsidR="00DA35E3" w:rsidRDefault="00DA35E3" w:rsidP="00DA35E3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EMBAR OBSERVASI</w:t>
      </w:r>
    </w:p>
    <w:p w:rsidR="00DA35E3" w:rsidRPr="003D710E" w:rsidRDefault="00DA35E3" w:rsidP="00DA35E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D710E">
        <w:rPr>
          <w:rFonts w:ascii="Times New Roman" w:hAnsi="Times New Roman" w:cs="Times New Roman"/>
          <w:b/>
          <w:sz w:val="24"/>
          <w:szCs w:val="24"/>
        </w:rPr>
        <w:t>Tujuan :</w:t>
      </w:r>
    </w:p>
    <w:p w:rsidR="00DA35E3" w:rsidRDefault="00DA35E3" w:rsidP="00DA35E3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D710E">
        <w:rPr>
          <w:rFonts w:ascii="Times New Roman" w:hAnsi="Times New Roman" w:cs="Times New Roman"/>
          <w:sz w:val="24"/>
          <w:szCs w:val="24"/>
        </w:rPr>
        <w:t>Mengamati situasi kelas sebelum penggunaan media pembelajaran digital, mencatat bagaimana peserta didik mengikuti proses pembelajaran serta merespon pembalajaran Bahasa Indonesia tanpa media pembelajaran digital</w:t>
      </w:r>
      <w:r>
        <w:rPr>
          <w:rFonts w:ascii="Times New Roman" w:hAnsi="Times New Roman" w:cs="Times New Roman"/>
          <w:b/>
          <w:sz w:val="24"/>
          <w:szCs w:val="24"/>
        </w:rPr>
        <w:t>.</w:t>
      </w:r>
    </w:p>
    <w:tbl>
      <w:tblPr>
        <w:tblStyle w:val="TableGrid"/>
        <w:tblW w:w="0" w:type="auto"/>
        <w:tblLayout w:type="fixed"/>
        <w:tblLook w:val="04A0"/>
      </w:tblPr>
      <w:tblGrid>
        <w:gridCol w:w="534"/>
        <w:gridCol w:w="1559"/>
        <w:gridCol w:w="1843"/>
        <w:gridCol w:w="425"/>
        <w:gridCol w:w="425"/>
        <w:gridCol w:w="425"/>
        <w:gridCol w:w="426"/>
        <w:gridCol w:w="425"/>
        <w:gridCol w:w="2011"/>
      </w:tblGrid>
      <w:tr w:rsidR="00DA35E3" w:rsidTr="00496999">
        <w:trPr>
          <w:trHeight w:val="634"/>
        </w:trPr>
        <w:tc>
          <w:tcPr>
            <w:tcW w:w="534" w:type="dxa"/>
            <w:vMerge w:val="restart"/>
          </w:tcPr>
          <w:p w:rsidR="00DA35E3" w:rsidRPr="00A860FE" w:rsidRDefault="00DA35E3" w:rsidP="00496999">
            <w:pPr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A860FE">
              <w:rPr>
                <w:rFonts w:ascii="Times New Roman" w:hAnsi="Times New Roman" w:cs="Times New Roman"/>
                <w:b/>
                <w:szCs w:val="24"/>
              </w:rPr>
              <w:t>No</w:t>
            </w:r>
          </w:p>
        </w:tc>
        <w:tc>
          <w:tcPr>
            <w:tcW w:w="1559" w:type="dxa"/>
            <w:vMerge w:val="restart"/>
          </w:tcPr>
          <w:p w:rsidR="00DA35E3" w:rsidRPr="00A860FE" w:rsidRDefault="00DA35E3" w:rsidP="00496999">
            <w:pPr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A860FE">
              <w:rPr>
                <w:rFonts w:ascii="Times New Roman" w:hAnsi="Times New Roman" w:cs="Times New Roman"/>
                <w:b/>
                <w:szCs w:val="24"/>
              </w:rPr>
              <w:t>Aspek yang diamati</w:t>
            </w:r>
          </w:p>
        </w:tc>
        <w:tc>
          <w:tcPr>
            <w:tcW w:w="1843" w:type="dxa"/>
            <w:vMerge w:val="restart"/>
          </w:tcPr>
          <w:p w:rsidR="00DA35E3" w:rsidRPr="00A860FE" w:rsidRDefault="00DA35E3" w:rsidP="00496999">
            <w:pPr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A860FE">
              <w:rPr>
                <w:rFonts w:ascii="Times New Roman" w:hAnsi="Times New Roman" w:cs="Times New Roman"/>
                <w:b/>
                <w:szCs w:val="24"/>
              </w:rPr>
              <w:t>Indikator</w:t>
            </w:r>
          </w:p>
        </w:tc>
        <w:tc>
          <w:tcPr>
            <w:tcW w:w="2126" w:type="dxa"/>
            <w:gridSpan w:val="5"/>
          </w:tcPr>
          <w:p w:rsidR="00DA35E3" w:rsidRPr="00A860FE" w:rsidRDefault="00DA35E3" w:rsidP="00496999">
            <w:pPr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A860FE">
              <w:rPr>
                <w:rFonts w:ascii="Times New Roman" w:hAnsi="Times New Roman" w:cs="Times New Roman"/>
                <w:b/>
                <w:szCs w:val="24"/>
              </w:rPr>
              <w:t>Skor</w:t>
            </w:r>
          </w:p>
          <w:p w:rsidR="00DA35E3" w:rsidRPr="00A860FE" w:rsidRDefault="00DA35E3" w:rsidP="00496999">
            <w:pPr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A860FE">
              <w:rPr>
                <w:rFonts w:ascii="Times New Roman" w:hAnsi="Times New Roman" w:cs="Times New Roman"/>
                <w:b/>
                <w:szCs w:val="24"/>
              </w:rPr>
              <w:t>Hasil pengamatan</w:t>
            </w:r>
          </w:p>
        </w:tc>
        <w:tc>
          <w:tcPr>
            <w:tcW w:w="2011" w:type="dxa"/>
            <w:vMerge w:val="restart"/>
          </w:tcPr>
          <w:p w:rsidR="00DA35E3" w:rsidRPr="00A860FE" w:rsidRDefault="00DA35E3" w:rsidP="00496999">
            <w:pPr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A860FE">
              <w:rPr>
                <w:rFonts w:ascii="Times New Roman" w:hAnsi="Times New Roman" w:cs="Times New Roman"/>
                <w:b/>
                <w:szCs w:val="24"/>
              </w:rPr>
              <w:t>Keterangan</w:t>
            </w:r>
          </w:p>
        </w:tc>
      </w:tr>
      <w:tr w:rsidR="00DA35E3" w:rsidTr="00496999">
        <w:trPr>
          <w:trHeight w:val="283"/>
        </w:trPr>
        <w:tc>
          <w:tcPr>
            <w:tcW w:w="534" w:type="dxa"/>
            <w:vMerge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559" w:type="dxa"/>
            <w:vMerge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43" w:type="dxa"/>
            <w:vMerge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25" w:type="dxa"/>
          </w:tcPr>
          <w:p w:rsidR="00DA35E3" w:rsidRDefault="00DA35E3" w:rsidP="00496999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425" w:type="dxa"/>
          </w:tcPr>
          <w:p w:rsidR="00DA35E3" w:rsidRDefault="00DA35E3" w:rsidP="00496999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425" w:type="dxa"/>
          </w:tcPr>
          <w:p w:rsidR="00DA35E3" w:rsidRDefault="00DA35E3" w:rsidP="00496999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426" w:type="dxa"/>
          </w:tcPr>
          <w:p w:rsidR="00DA35E3" w:rsidRDefault="00DA35E3" w:rsidP="00496999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425" w:type="dxa"/>
          </w:tcPr>
          <w:p w:rsidR="00DA35E3" w:rsidRDefault="00DA35E3" w:rsidP="00496999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5</w:t>
            </w:r>
          </w:p>
        </w:tc>
        <w:tc>
          <w:tcPr>
            <w:tcW w:w="2011" w:type="dxa"/>
            <w:vMerge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DA35E3" w:rsidTr="00496999">
        <w:trPr>
          <w:trHeight w:val="543"/>
        </w:trPr>
        <w:tc>
          <w:tcPr>
            <w:tcW w:w="534" w:type="dxa"/>
          </w:tcPr>
          <w:p w:rsidR="00DA35E3" w:rsidRPr="00A860FE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559" w:type="dxa"/>
          </w:tcPr>
          <w:p w:rsidR="00DA35E3" w:rsidRPr="00A860FE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inat peserta didik terhadap mata pelajaran Bahasa Indonesia</w:t>
            </w:r>
          </w:p>
        </w:tc>
        <w:tc>
          <w:tcPr>
            <w:tcW w:w="1843" w:type="dxa"/>
          </w:tcPr>
          <w:p w:rsidR="00DA35E3" w:rsidRPr="00A860FE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serta didik menunjukkan ketertarikan mereka dalam mengikuti pembelajaran.</w:t>
            </w:r>
          </w:p>
        </w:tc>
        <w:tc>
          <w:tcPr>
            <w:tcW w:w="425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25" w:type="dxa"/>
          </w:tcPr>
          <w:p w:rsidR="00DA35E3" w:rsidRDefault="00DA35E3" w:rsidP="00496999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C7743">
              <w:rPr>
                <w:rFonts w:ascii="MS Gothic" w:eastAsia="MS Gothic" w:hAnsi="MS Gothic" w:cs="MS Gothic" w:hint="eastAsia"/>
                <w:sz w:val="24"/>
              </w:rPr>
              <w:t>✔</w:t>
            </w:r>
          </w:p>
        </w:tc>
        <w:tc>
          <w:tcPr>
            <w:tcW w:w="425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26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25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011" w:type="dxa"/>
          </w:tcPr>
          <w:p w:rsidR="00DA35E3" w:rsidRPr="00AB6DA8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serta didik kurang antusias seperti terlihat bosan pada saat pembelajaran yang sedang berlangsug.</w:t>
            </w:r>
          </w:p>
        </w:tc>
      </w:tr>
      <w:tr w:rsidR="00DA35E3" w:rsidTr="00496999">
        <w:trPr>
          <w:trHeight w:val="558"/>
        </w:trPr>
        <w:tc>
          <w:tcPr>
            <w:tcW w:w="534" w:type="dxa"/>
          </w:tcPr>
          <w:p w:rsidR="00DA35E3" w:rsidRPr="00A860FE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860FE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559" w:type="dxa"/>
          </w:tcPr>
          <w:p w:rsidR="00DA35E3" w:rsidRPr="00A860FE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ktivitas membaca</w:t>
            </w:r>
          </w:p>
        </w:tc>
        <w:tc>
          <w:tcPr>
            <w:tcW w:w="1843" w:type="dxa"/>
          </w:tcPr>
          <w:p w:rsidR="00DA35E3" w:rsidRPr="00430135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serta didik terbiasa membaca buku di sekolah.</w:t>
            </w:r>
          </w:p>
        </w:tc>
        <w:tc>
          <w:tcPr>
            <w:tcW w:w="425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25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C7743">
              <w:rPr>
                <w:rFonts w:ascii="MS Gothic" w:eastAsia="MS Gothic" w:hAnsi="MS Gothic" w:cs="MS Gothic" w:hint="eastAsia"/>
                <w:sz w:val="24"/>
              </w:rPr>
              <w:t>✔</w:t>
            </w:r>
          </w:p>
        </w:tc>
        <w:tc>
          <w:tcPr>
            <w:tcW w:w="425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26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25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011" w:type="dxa"/>
          </w:tcPr>
          <w:p w:rsidR="00DA35E3" w:rsidRPr="00AB6DA8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nya membaca jika disuruh oleh guru.</w:t>
            </w:r>
          </w:p>
        </w:tc>
      </w:tr>
      <w:tr w:rsidR="00DA35E3" w:rsidTr="00496999">
        <w:trPr>
          <w:trHeight w:val="543"/>
        </w:trPr>
        <w:tc>
          <w:tcPr>
            <w:tcW w:w="534" w:type="dxa"/>
          </w:tcPr>
          <w:p w:rsidR="00DA35E3" w:rsidRPr="00430135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559" w:type="dxa"/>
          </w:tcPr>
          <w:p w:rsidR="00DA35E3" w:rsidRPr="00430135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etersediaan buku bacaan</w:t>
            </w:r>
          </w:p>
        </w:tc>
        <w:tc>
          <w:tcPr>
            <w:tcW w:w="1843" w:type="dxa"/>
          </w:tcPr>
          <w:p w:rsidR="00DA35E3" w:rsidRPr="00430135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erdapat buku bacaan yang menarik serta bervariasi di dalam kelas ataupun di perpustakan.</w:t>
            </w:r>
          </w:p>
        </w:tc>
        <w:tc>
          <w:tcPr>
            <w:tcW w:w="425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25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C7743">
              <w:rPr>
                <w:rFonts w:ascii="MS Gothic" w:eastAsia="MS Gothic" w:hAnsi="MS Gothic" w:cs="MS Gothic" w:hint="eastAsia"/>
                <w:sz w:val="24"/>
              </w:rPr>
              <w:t>✔</w:t>
            </w:r>
          </w:p>
        </w:tc>
        <w:tc>
          <w:tcPr>
            <w:tcW w:w="425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26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25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011" w:type="dxa"/>
          </w:tcPr>
          <w:p w:rsidR="00DA35E3" w:rsidRPr="00AB6DA8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etersediaan buku di perpustakaan hanyalah buku paket seperti buku siswa saja, tidak adanya variasi buku dongeng ataupun buku yang menarik perhatian peserta didik.</w:t>
            </w:r>
          </w:p>
        </w:tc>
      </w:tr>
      <w:tr w:rsidR="00DA35E3" w:rsidTr="00496999">
        <w:trPr>
          <w:trHeight w:val="558"/>
        </w:trPr>
        <w:tc>
          <w:tcPr>
            <w:tcW w:w="534" w:type="dxa"/>
          </w:tcPr>
          <w:p w:rsidR="00DA35E3" w:rsidRPr="00430135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559" w:type="dxa"/>
          </w:tcPr>
          <w:p w:rsidR="00DA35E3" w:rsidRPr="00430135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nggunaan media pembelajaran</w:t>
            </w:r>
          </w:p>
        </w:tc>
        <w:tc>
          <w:tcPr>
            <w:tcW w:w="1843" w:type="dxa"/>
          </w:tcPr>
          <w:p w:rsidR="00DA35E3" w:rsidRPr="00430135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da proses belajar mengajar guru menggunakan media pembelajaran selain buku teks.</w:t>
            </w:r>
          </w:p>
        </w:tc>
        <w:tc>
          <w:tcPr>
            <w:tcW w:w="425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C7743">
              <w:rPr>
                <w:rFonts w:ascii="MS Gothic" w:eastAsia="MS Gothic" w:hAnsi="MS Gothic" w:cs="MS Gothic" w:hint="eastAsia"/>
                <w:sz w:val="24"/>
              </w:rPr>
              <w:t>✔</w:t>
            </w:r>
          </w:p>
        </w:tc>
        <w:tc>
          <w:tcPr>
            <w:tcW w:w="425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25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26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25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011" w:type="dxa"/>
          </w:tcPr>
          <w:p w:rsidR="00DA35E3" w:rsidRPr="00AB6DA8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uru hanya menggunkan buku teks, jarang menggunkan media-media tambahan lainnya yang mendukung proses pembelajaran. Serta  </w:t>
            </w:r>
            <w:r w:rsidRPr="00B46F00">
              <w:rPr>
                <w:rFonts w:ascii="Times New Roman" w:hAnsi="Times New Roman" w:cs="Times New Roman"/>
                <w:sz w:val="24"/>
                <w:szCs w:val="24"/>
              </w:rPr>
              <w:t xml:space="preserve">kurangnya kemampuan guru </w:t>
            </w:r>
            <w:r w:rsidRPr="00B46F00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dalam memanfaatkan d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juga </w:t>
            </w:r>
            <w:r w:rsidRPr="00B46F00">
              <w:rPr>
                <w:rFonts w:ascii="Times New Roman" w:hAnsi="Times New Roman" w:cs="Times New Roman"/>
                <w:sz w:val="24"/>
                <w:szCs w:val="24"/>
              </w:rPr>
              <w:t>memodifikasik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n </w:t>
            </w:r>
            <w:r w:rsidRPr="00B46F00">
              <w:rPr>
                <w:rFonts w:ascii="Times New Roman" w:hAnsi="Times New Roman" w:cs="Times New Roman"/>
                <w:sz w:val="24"/>
                <w:szCs w:val="24"/>
              </w:rPr>
              <w:t>teknologi dalam pembelajaran</w:t>
            </w:r>
          </w:p>
        </w:tc>
      </w:tr>
      <w:tr w:rsidR="00DA35E3" w:rsidTr="00496999">
        <w:trPr>
          <w:trHeight w:val="543"/>
        </w:trPr>
        <w:tc>
          <w:tcPr>
            <w:tcW w:w="534" w:type="dxa"/>
          </w:tcPr>
          <w:p w:rsidR="00DA35E3" w:rsidRPr="00430135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5</w:t>
            </w:r>
          </w:p>
        </w:tc>
        <w:tc>
          <w:tcPr>
            <w:tcW w:w="1559" w:type="dxa"/>
          </w:tcPr>
          <w:p w:rsidR="00DA35E3" w:rsidRPr="00430135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rana dan prasarana</w:t>
            </w:r>
          </w:p>
        </w:tc>
        <w:tc>
          <w:tcPr>
            <w:tcW w:w="1843" w:type="dxa"/>
          </w:tcPr>
          <w:p w:rsidR="00DA35E3" w:rsidRPr="00430135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erdapat fasilitas yang cukup memadai seperti proyektor, internet, dan speaker yang membantu proses pembelajaran.</w:t>
            </w:r>
          </w:p>
        </w:tc>
        <w:tc>
          <w:tcPr>
            <w:tcW w:w="425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25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25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26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25" w:type="dxa"/>
          </w:tcPr>
          <w:p w:rsidR="00DA35E3" w:rsidRDefault="00DA35E3" w:rsidP="00496999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C7743">
              <w:rPr>
                <w:rFonts w:ascii="MS Gothic" w:eastAsia="MS Gothic" w:hAnsi="MS Gothic" w:cs="MS Gothic" w:hint="eastAsia"/>
                <w:sz w:val="24"/>
              </w:rPr>
              <w:t>✔</w:t>
            </w:r>
          </w:p>
        </w:tc>
        <w:tc>
          <w:tcPr>
            <w:tcW w:w="2011" w:type="dxa"/>
          </w:tcPr>
          <w:p w:rsidR="00DA35E3" w:rsidRPr="00AB6DA8" w:rsidRDefault="00DA35E3" w:rsidP="004969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ntuk sarana dan prasarana sudah cukup memadai</w:t>
            </w:r>
          </w:p>
        </w:tc>
      </w:tr>
    </w:tbl>
    <w:p w:rsidR="00DA35E3" w:rsidRDefault="00DA35E3" w:rsidP="00DA35E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A35E3" w:rsidRDefault="00DA35E3" w:rsidP="00DA35E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A35E3" w:rsidRDefault="00DA35E3" w:rsidP="00DA35E3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DOKUMENTASI</w:t>
      </w:r>
    </w:p>
    <w:p w:rsidR="00DA35E3" w:rsidRDefault="00DA35E3" w:rsidP="00DA35E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>
            <wp:extent cx="2473464" cy="1521069"/>
            <wp:effectExtent l="0" t="0" r="3175" b="3175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6-19 at 10.07.20_e109ffcc.jpg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80905" cy="1525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>
            <wp:extent cx="2239012" cy="1521069"/>
            <wp:effectExtent l="0" t="0" r="8890" b="3175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6-19 at 10.07.18_100cce85.jpg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49137" cy="15279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A35E3" w:rsidRDefault="00DA35E3" w:rsidP="00DA35E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hap Validasi</w:t>
      </w:r>
    </w:p>
    <w:p w:rsidR="00DA35E3" w:rsidRDefault="00DA35E3" w:rsidP="00DA35E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>
            <wp:extent cx="2461847" cy="1644162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4-28 at 14.01.30_0bcd8465.jp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4802" cy="16528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>
            <wp:extent cx="2540977" cy="1644162"/>
            <wp:effectExtent l="0" t="0" r="0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4-28 at 19.09.08_614fa335.jpg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45355" cy="1646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A35E3" w:rsidRDefault="00DA35E3" w:rsidP="00DA35E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>
            <wp:extent cx="2461745" cy="1696916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4-28 at 19.09.04_e850b21e.jpg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1230" cy="17034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>
            <wp:extent cx="2540977" cy="1696915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6-19 at 11.05.47_0cd1158e.jpg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46865" cy="17008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53AA6" w:rsidRDefault="00DA35E3" w:rsidP="00DA35E3"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>
            <wp:extent cx="2466648" cy="1850065"/>
            <wp:effectExtent l="0" t="0" r="0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6-19 at 10.05.57_a4b51e7d.jpg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2933" cy="18547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>
            <wp:extent cx="2456121" cy="1842168"/>
            <wp:effectExtent l="0" t="0" r="1905" b="5715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6-22 at 18.44.39_4d3333f5.jpg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56122" cy="18421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53AA6">
        <w:br w:type="page"/>
      </w:r>
    </w:p>
    <w:p w:rsidR="00B53AA6" w:rsidRDefault="00B53AA6" w:rsidP="00B53AA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inline distT="0" distB="0" distL="0" distR="0">
            <wp:extent cx="2466648" cy="1850065"/>
            <wp:effectExtent l="0" t="0" r="0" b="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6-19 at 10.05.57_a4b51e7d.jpg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2933" cy="18547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>
            <wp:extent cx="2456121" cy="1842168"/>
            <wp:effectExtent l="0" t="0" r="1905" b="5715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6-22 at 18.44.39_4d3333f5.jpg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56122" cy="18421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53AA6" w:rsidRDefault="00B53AA6" w:rsidP="00B53AA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B53AA6" w:rsidRDefault="00B53AA6" w:rsidP="00B53AA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75648" behindDoc="0" locked="0" layoutInCell="1" allowOverlap="1">
            <wp:simplePos x="0" y="0"/>
            <wp:positionH relativeFrom="column">
              <wp:posOffset>256345</wp:posOffset>
            </wp:positionH>
            <wp:positionV relativeFrom="paragraph">
              <wp:posOffset>150984</wp:posOffset>
            </wp:positionV>
            <wp:extent cx="4536831" cy="6592814"/>
            <wp:effectExtent l="0" t="0" r="0" b="0"/>
            <wp:wrapNone/>
            <wp:docPr id="49" name="Picture 49" descr="C:\Users\berkah-3\AppData\Local\Temp\Rar$DIa4316.14913\mutya_page-000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erkah-3\AppData\Local\Temp\Rar$DIa4316.14913\mutya_page-000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2443" t="7523" r="7504"/>
                    <a:stretch/>
                  </pic:blipFill>
                  <pic:spPr bwMode="auto">
                    <a:xfrm>
                      <a:off x="0" y="0"/>
                      <a:ext cx="4536831" cy="65928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B53AA6" w:rsidRDefault="00B53AA6" w:rsidP="00B53AA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76672" behindDoc="0" locked="0" layoutInCell="1" allowOverlap="1">
            <wp:simplePos x="0" y="0"/>
            <wp:positionH relativeFrom="column">
              <wp:posOffset>335622</wp:posOffset>
            </wp:positionH>
            <wp:positionV relativeFrom="paragraph">
              <wp:posOffset>89437</wp:posOffset>
            </wp:positionV>
            <wp:extent cx="4607169" cy="6707326"/>
            <wp:effectExtent l="0" t="0" r="3175" b="0"/>
            <wp:wrapNone/>
            <wp:docPr id="51" name="Picture 51" descr="C:\Users\berkah-3\AppData\Local\Temp\Rar$DIa4316.17346\mutya_page-000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erkah-3\AppData\Local\Temp\Rar$DIa4316.17346\mutya_page-000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571" t="5920" r="6981"/>
                    <a:stretch/>
                  </pic:blipFill>
                  <pic:spPr bwMode="auto">
                    <a:xfrm>
                      <a:off x="0" y="0"/>
                      <a:ext cx="4607169" cy="67073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B53AA6" w:rsidRDefault="00B53AA6" w:rsidP="00B53AA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77696" behindDoc="0" locked="0" layoutInCell="1" allowOverlap="1">
            <wp:simplePos x="0" y="0"/>
            <wp:positionH relativeFrom="column">
              <wp:posOffset>194701</wp:posOffset>
            </wp:positionH>
            <wp:positionV relativeFrom="paragraph">
              <wp:posOffset>71755</wp:posOffset>
            </wp:positionV>
            <wp:extent cx="4624754" cy="6830789"/>
            <wp:effectExtent l="0" t="0" r="4445" b="8255"/>
            <wp:wrapNone/>
            <wp:docPr id="52" name="Picture 52" descr="C:\Users\berkah-3\AppData\Local\Temp\Rar$DIa4316.19568\mutya_page-000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berkah-3\AppData\Local\Temp\Rar$DIa4316.19568\mutya_page-000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4193" r="8203"/>
                    <a:stretch/>
                  </pic:blipFill>
                  <pic:spPr bwMode="auto">
                    <a:xfrm>
                      <a:off x="0" y="0"/>
                      <a:ext cx="4624754" cy="68307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B53AA6" w:rsidRDefault="00B53AA6" w:rsidP="00B53AA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78720" behindDoc="0" locked="0" layoutInCell="1" allowOverlap="1">
            <wp:simplePos x="0" y="0"/>
            <wp:positionH relativeFrom="column">
              <wp:posOffset>247454</wp:posOffset>
            </wp:positionH>
            <wp:positionV relativeFrom="paragraph">
              <wp:posOffset>-7473</wp:posOffset>
            </wp:positionV>
            <wp:extent cx="4659924" cy="6611056"/>
            <wp:effectExtent l="0" t="0" r="7620" b="0"/>
            <wp:wrapNone/>
            <wp:docPr id="53" name="Picture 53" descr="C:\Users\berkah-3\AppData\Local\Temp\Rar$DIa4316.22185\mutya_page-000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berkah-3\AppData\Local\Temp\Rar$DIa4316.22185\mutya_page-000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7277" r="7505"/>
                    <a:stretch/>
                  </pic:blipFill>
                  <pic:spPr bwMode="auto">
                    <a:xfrm>
                      <a:off x="0" y="0"/>
                      <a:ext cx="4659924" cy="6611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B53AA6" w:rsidRDefault="00B53AA6" w:rsidP="00B53AA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79744" behindDoc="0" locked="0" layoutInCell="1" allowOverlap="1">
            <wp:simplePos x="0" y="0"/>
            <wp:positionH relativeFrom="column">
              <wp:posOffset>212725</wp:posOffset>
            </wp:positionH>
            <wp:positionV relativeFrom="paragraph">
              <wp:posOffset>80743</wp:posOffset>
            </wp:positionV>
            <wp:extent cx="4633546" cy="6584515"/>
            <wp:effectExtent l="0" t="0" r="0" b="6985"/>
            <wp:wrapNone/>
            <wp:docPr id="61" name="Picture 61" descr="C:\Users\berkah-3\AppData\Local\Temp\Rar$DIa4316.24580\mutya_page-000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berkah-3\AppData\Local\Temp\Rar$DIa4316.24580\mutya_page-000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920" t="7646" r="6108"/>
                    <a:stretch/>
                  </pic:blipFill>
                  <pic:spPr bwMode="auto">
                    <a:xfrm>
                      <a:off x="0" y="0"/>
                      <a:ext cx="4633546" cy="6584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B53AA6" w:rsidRDefault="00B53AA6" w:rsidP="00B53AA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80768" behindDoc="0" locked="0" layoutInCell="1" allowOverlap="1">
            <wp:simplePos x="0" y="0"/>
            <wp:positionH relativeFrom="column">
              <wp:posOffset>238662</wp:posOffset>
            </wp:positionH>
            <wp:positionV relativeFrom="paragraph">
              <wp:posOffset>89096</wp:posOffset>
            </wp:positionV>
            <wp:extent cx="4677508" cy="6795186"/>
            <wp:effectExtent l="0" t="0" r="8890" b="5715"/>
            <wp:wrapNone/>
            <wp:docPr id="72" name="Picture 72" descr="C:\Users\berkah-3\AppData\Local\Temp\Rar$DIa4316.27189\mutya_page-000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berkah-3\AppData\Local\Temp\Rar$DIa4316.27189\mutya_page-0009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4686" r="7155"/>
                    <a:stretch/>
                  </pic:blipFill>
                  <pic:spPr bwMode="auto">
                    <a:xfrm>
                      <a:off x="0" y="0"/>
                      <a:ext cx="4677508" cy="67951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B53AA6" w:rsidRDefault="00B53AA6" w:rsidP="00B53AA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81792" behindDoc="0" locked="0" layoutInCell="1" allowOverlap="1">
            <wp:simplePos x="0" y="0"/>
            <wp:positionH relativeFrom="column">
              <wp:posOffset>299817</wp:posOffset>
            </wp:positionH>
            <wp:positionV relativeFrom="paragraph">
              <wp:posOffset>107266</wp:posOffset>
            </wp:positionV>
            <wp:extent cx="4466492" cy="6627983"/>
            <wp:effectExtent l="0" t="0" r="0" b="1905"/>
            <wp:wrapNone/>
            <wp:docPr id="74" name="Picture 74" descr="C:\Users\berkah-3\AppData\Local\Temp\Rar$DIa4316.29464\mutya_page-00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berkah-3\AppData\Local\Temp\Rar$DIa4316.29464\mutya_page-001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2095" t="7030" r="9249"/>
                    <a:stretch/>
                  </pic:blipFill>
                  <pic:spPr bwMode="auto">
                    <a:xfrm>
                      <a:off x="0" y="0"/>
                      <a:ext cx="4466492" cy="66279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B53AA6" w:rsidRDefault="00B53AA6" w:rsidP="00B53AA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82816" behindDoc="0" locked="0" layoutInCell="1" allowOverlap="1">
            <wp:simplePos x="0" y="0"/>
            <wp:positionH relativeFrom="column">
              <wp:posOffset>203493</wp:posOffset>
            </wp:positionH>
            <wp:positionV relativeFrom="paragraph">
              <wp:posOffset>45378</wp:posOffset>
            </wp:positionV>
            <wp:extent cx="4677508" cy="6716055"/>
            <wp:effectExtent l="0" t="0" r="8890" b="8890"/>
            <wp:wrapNone/>
            <wp:docPr id="76" name="Picture 76" descr="C:\Users\berkah-3\AppData\Local\Temp\Rar$DIa4316.32015\mutya_page-00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berkah-3\AppData\Local\Temp\Rar$DIa4316.32015\mutya_page-001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5796" r="7155"/>
                    <a:stretch/>
                  </pic:blipFill>
                  <pic:spPr bwMode="auto">
                    <a:xfrm>
                      <a:off x="0" y="0"/>
                      <a:ext cx="4677508" cy="6716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C217DB" w:rsidRPr="00DA35E3" w:rsidRDefault="00301BC6" w:rsidP="00DA35E3">
      <w:bookmarkStart w:id="1" w:name="_GoBack"/>
      <w:bookmarkEnd w:id="1"/>
      <w:r w:rsidRPr="00301BC6"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pict>
          <v:group id="Group 82" o:spid="_x0000_s1026" style="position:absolute;margin-left:8.85pt;margin-top:8.1pt;width:382.85pt;height:569.25pt;z-index:251684864;mso-width-relative:margin;mso-height-relative:margin" coordsize="44664,66118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BNaWNyb3NvZnQg&#10;V2luZG93cyBQaG90byBWaWV3ZXIgNi4xLjc2MDAuMTYzODUAMjAyNToxMToxMyAxNDoyNTowNgAA&#10;AeocAAcAAAgMAAAIqgAAAAAc6gAAAAg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pGbY&#10;pY9AM0tMl/1T/wC6aAIft0f91/yo+3R/3X/KqVFAF37en91/yo+3x/3X/KqVFAF37dH/AHX/ACo+&#10;3R/3X/KqVFAGlFKJlLAEDOOakqvZf6o/71W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pk3+qf/dNPpk3+qf/AHTQBmUUUUAH&#10;ejpRRQAUUUUAXrL/AFR/3qsVXsv9Uf8Aeqx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Mm/1T/wC6afTJv9U/+6aAMylHJpKV&#10;etAHNfEH4i6B8MNBGseIr0WNgZo7cSlS3zucKMAdzXRqwcZB4ry79pfwBe/Er4R61oWmafBqWpTq&#10;pt4p3KBJBkq4bsQeleM+EPG37Tfh/R7XStS8P+FNYvraMI11LeFZZMDBZwCBn1wBQB9ckUled/Br&#10;XPiDrml30nj7RtN0i5WQC2XTZjIrrzkkk/SvRKAL1l/qj/vVYqvZf6o/71W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Picture 78" o:spid="_x0000_s1027" type="#_x0000_t75" style="position:absolute;width:44664;height:66118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1eGpjBAAAA2wAAAA8AAABkcnMvZG93bnJldi54bWxET8uKwjAU3Qv+Q7iCO00VUalGUYeBcRAG&#10;H6DLS3Ntq81NaaJWv94shFkezns6r00h7lS53LKCXjcCQZxYnXOq4LD/7oxBOI+ssbBMCp7kYD5r&#10;NqYYa/vgLd13PhUhhF2MCjLvy1hKl2Rk0HVtSRy4s60M+gCrVOoKHyHcFLIfRUNpMOfQkGFJq4yS&#10;6+5mFKxw/VpsjsstXobPwevvd/B1Wlul2q16MQHhqfb/4o/7RysYhbHhS/gBcvYG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L1eGpjBAAAA2wAAAA8AAAAAAAAAAAAAAAAAnwIA&#10;AGRycy9kb3ducmV2LnhtbFBLBQYAAAAABAAEAPcAAACNAwAAAAA=&#10;">
              <v:imagedata r:id="rId44" o:title="mutya_page-0012" croptop="4769f" cropleft="2973f" cropright="4461f"/>
              <v:path arrowok="t"/>
            </v:shape>
            <v:shape id="Picture 80" o:spid="_x0000_s1028" type="#_x0000_t75" style="position:absolute;left:35960;top:6594;width:8704;height:11606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JvGvzDAAAA2wAAAA8AAABkcnMvZG93bnJldi54bWxET89rwjAUvgv7H8Ib7CJr6gQtXaMM2cCD&#10;DHWC7PZs3ppi81Ka2Hb//XIYePz4fhfr0Taip87XjhXMkhQEcel0zZWC09fHcwbCB2SNjWNS8Ese&#10;1quHSYG5dgMfqD+GSsQQ9jkqMCG0uZS+NGTRJ64ljtyP6yyGCLtK6g6HGG4b+ZKmC2mx5thgsKWN&#10;ofJ6vFkF/fV9+rlbhiE9m/13czmds8tyrtTT4/j2CiLQGO7if/dWK8ji+vgl/gC5+gM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sm8a/MMAAADbAAAADwAAAAAAAAAAAAAAAACf&#10;AgAAZHJzL2Rvd25yZXYueG1sUEsFBgAAAAAEAAQA9wAAAI8DAAAAAA==&#10;">
              <v:imagedata r:id="rId45" o:title="mutya"/>
              <v:path arrowok="t"/>
            </v:shape>
          </v:group>
        </w:pict>
      </w:r>
    </w:p>
    <w:sectPr w:rsidR="00C217DB" w:rsidRPr="00DA35E3" w:rsidSect="005A7B5D">
      <w:headerReference w:type="even" r:id="rId46"/>
      <w:headerReference w:type="default" r:id="rId47"/>
      <w:footerReference w:type="even" r:id="rId48"/>
      <w:footerReference w:type="default" r:id="rId49"/>
      <w:headerReference w:type="first" r:id="rId50"/>
      <w:footerReference w:type="first" r:id="rId51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CB7C41" w:rsidRDefault="00CB7C41" w:rsidP="005A7B5D">
      <w:pPr>
        <w:spacing w:after="0" w:line="240" w:lineRule="auto"/>
      </w:pPr>
      <w:r>
        <w:separator/>
      </w:r>
    </w:p>
  </w:endnote>
  <w:endnote w:type="continuationSeparator" w:id="1">
    <w:p w:rsidR="00CB7C41" w:rsidRDefault="00CB7C41" w:rsidP="005A7B5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A35E3" w:rsidRDefault="00DA35E3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455630796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DA35E3" w:rsidRPr="00BE029D" w:rsidRDefault="00301BC6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BE029D">
          <w:rPr>
            <w:rFonts w:ascii="Times New Roman" w:hAnsi="Times New Roman" w:cs="Times New Roman"/>
            <w:sz w:val="24"/>
          </w:rPr>
          <w:fldChar w:fldCharType="begin"/>
        </w:r>
        <w:r w:rsidR="00DA35E3" w:rsidRPr="00BE029D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BE029D">
          <w:rPr>
            <w:rFonts w:ascii="Times New Roman" w:hAnsi="Times New Roman" w:cs="Times New Roman"/>
            <w:sz w:val="24"/>
          </w:rPr>
          <w:fldChar w:fldCharType="separate"/>
        </w:r>
        <w:r w:rsidR="00A82984">
          <w:rPr>
            <w:rFonts w:ascii="Times New Roman" w:hAnsi="Times New Roman" w:cs="Times New Roman"/>
            <w:noProof/>
            <w:sz w:val="24"/>
          </w:rPr>
          <w:t>96</w:t>
        </w:r>
        <w:r w:rsidRPr="00BE029D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DA35E3" w:rsidRDefault="00DA35E3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A35E3" w:rsidRDefault="00DA35E3">
    <w:pPr>
      <w:pStyle w:val="Footer"/>
    </w:pPr>
  </w:p>
</w:ftr>
</file>

<file path=word/footer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A7B5D" w:rsidRDefault="005A7B5D">
    <w:pPr>
      <w:pStyle w:val="Footer"/>
    </w:pPr>
  </w:p>
</w:ftr>
</file>

<file path=word/footer5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A7B5D" w:rsidRDefault="005A7B5D">
    <w:pPr>
      <w:pStyle w:val="Footer"/>
    </w:pPr>
  </w:p>
</w:ftr>
</file>

<file path=word/footer6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A7B5D" w:rsidRDefault="005A7B5D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CB7C41" w:rsidRDefault="00CB7C41" w:rsidP="005A7B5D">
      <w:pPr>
        <w:spacing w:after="0" w:line="240" w:lineRule="auto"/>
      </w:pPr>
      <w:r>
        <w:separator/>
      </w:r>
    </w:p>
  </w:footnote>
  <w:footnote w:type="continuationSeparator" w:id="1">
    <w:p w:rsidR="00CB7C41" w:rsidRDefault="00CB7C41" w:rsidP="005A7B5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A35E3" w:rsidRDefault="00301BC6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8393813" o:spid="_x0000_s2083" type="#_x0000_t75" style="position:absolute;margin-left:0;margin-top:0;width:396.85pt;height:391pt;z-index:-25165721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A35E3" w:rsidRPr="007C246D" w:rsidRDefault="00301BC6">
    <w:pPr>
      <w:pStyle w:val="Header"/>
      <w:jc w:val="right"/>
      <w:rPr>
        <w:rFonts w:ascii="Times New Roman" w:hAnsi="Times New Roman" w:cs="Times New Roman"/>
        <w:sz w:val="24"/>
      </w:rPr>
    </w:pPr>
    <w:r>
      <w:rPr>
        <w:rFonts w:ascii="Times New Roman" w:hAnsi="Times New Roman" w:cs="Times New Roman"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8393814" o:spid="_x0000_s2084" type="#_x0000_t75" style="position:absolute;left:0;text-align:left;margin-left:0;margin-top:0;width:396.85pt;height:391pt;z-index:-25165619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  <w:p w:rsidR="00DA35E3" w:rsidRPr="00AA23D4" w:rsidRDefault="00DA35E3" w:rsidP="00AA23D4">
    <w:pPr>
      <w:pStyle w:val="Header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A35E3" w:rsidRDefault="00301BC6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8393812" o:spid="_x0000_s2082" type="#_x0000_t75" style="position:absolute;margin-left:0;margin-top:0;width:396.85pt;height:391pt;z-index:-25165824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A7B5D" w:rsidRDefault="00301BC6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8393816" o:spid="_x0000_s2086" type="#_x0000_t75" style="position:absolute;margin-left:0;margin-top:0;width:396.85pt;height:391pt;z-index:-25165414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A7B5D" w:rsidRDefault="00301BC6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8393817" o:spid="_x0000_s2087" type="#_x0000_t75" style="position:absolute;margin-left:0;margin-top:0;width:396.85pt;height:391pt;z-index:-25165312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A7B5D" w:rsidRDefault="00301BC6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8393815" o:spid="_x0000_s2085" type="#_x0000_t75" style="position:absolute;margin-left:0;margin-top:0;width:396.85pt;height:391pt;z-index:-25165516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467C4210"/>
    <w:multiLevelType w:val="hybridMultilevel"/>
    <w:tmpl w:val="39C6E1C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30F332E"/>
    <w:multiLevelType w:val="multilevel"/>
    <w:tmpl w:val="8914277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eastAsiaTheme="minorHAnsi" w:hAnsi="Times New Roman" w:cs="Times New Roman"/>
        <w:sz w:val="24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upperLetter"/>
      <w:lvlText w:val="%3."/>
      <w:lvlJc w:val="left"/>
      <w:pPr>
        <w:ind w:left="2160" w:hanging="360"/>
      </w:pPr>
      <w:rPr>
        <w:rFonts w:hint="default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0"/>
  </w:num>
  <w:numIdMacAtCleanup w:val="2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ocumentProtection w:edit="forms" w:enforcement="1" w:cryptProviderType="rsaFull" w:cryptAlgorithmClass="hash" w:cryptAlgorithmType="typeAny" w:cryptAlgorithmSid="4" w:cryptSpinCount="50000" w:hash="0YeEpavIIVzlTb8QpN99Gj1oJxM=" w:salt="LpTALwHHBzl019aNMoW2Ww=="/>
  <w:defaultTabStop w:val="720"/>
  <w:characterSpacingControl w:val="doNotCompress"/>
  <w:hdrShapeDefaults>
    <o:shapedefaults v:ext="edit" spidmax="4098"/>
    <o:shapelayout v:ext="edit">
      <o:idmap v:ext="edit" data="2"/>
    </o:shapelayout>
  </w:hdrShapeDefaults>
  <w:footnotePr>
    <w:footnote w:id="0"/>
    <w:footnote w:id="1"/>
  </w:footnotePr>
  <w:endnotePr>
    <w:endnote w:id="0"/>
    <w:endnote w:id="1"/>
  </w:endnotePr>
  <w:compat/>
  <w:rsids>
    <w:rsidRoot w:val="005A7B5D"/>
    <w:rsid w:val="000A4E61"/>
    <w:rsid w:val="00106B89"/>
    <w:rsid w:val="00231B56"/>
    <w:rsid w:val="00301BC6"/>
    <w:rsid w:val="005A7B5D"/>
    <w:rsid w:val="00A82984"/>
    <w:rsid w:val="00AC34A7"/>
    <w:rsid w:val="00B53AA6"/>
    <w:rsid w:val="00C217DB"/>
    <w:rsid w:val="00CB7C41"/>
    <w:rsid w:val="00CF5EA9"/>
    <w:rsid w:val="00DA35E3"/>
    <w:rsid w:val="00E66C87"/>
    <w:rsid w:val="00F454A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35E3"/>
    <w:rPr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C217DB"/>
    <w:pPr>
      <w:tabs>
        <w:tab w:val="left" w:pos="2910"/>
      </w:tabs>
      <w:spacing w:after="0" w:line="480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66C8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A4E6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A7B5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7B5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5A7B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A7B5D"/>
  </w:style>
  <w:style w:type="paragraph" w:styleId="Footer">
    <w:name w:val="footer"/>
    <w:basedOn w:val="Normal"/>
    <w:link w:val="FooterChar"/>
    <w:uiPriority w:val="99"/>
    <w:unhideWhenUsed/>
    <w:rsid w:val="005A7B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A7B5D"/>
  </w:style>
  <w:style w:type="character" w:customStyle="1" w:styleId="Heading1Char">
    <w:name w:val="Heading 1 Char"/>
    <w:basedOn w:val="DefaultParagraphFont"/>
    <w:link w:val="Heading1"/>
    <w:uiPriority w:val="9"/>
    <w:rsid w:val="00C217DB"/>
    <w:rPr>
      <w:rFonts w:ascii="Times New Roman" w:hAnsi="Times New Roman" w:cs="Times New Roman"/>
      <w:b/>
      <w:sz w:val="24"/>
      <w:szCs w:val="24"/>
      <w:lang w:val="en-ID"/>
    </w:rPr>
  </w:style>
  <w:style w:type="paragraph" w:styleId="TOCHeading">
    <w:name w:val="TOC Heading"/>
    <w:basedOn w:val="Heading1"/>
    <w:next w:val="Normal"/>
    <w:uiPriority w:val="39"/>
    <w:unhideWhenUsed/>
    <w:qFormat/>
    <w:rsid w:val="00C217DB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C217DB"/>
    <w:pPr>
      <w:tabs>
        <w:tab w:val="right" w:leader="dot" w:pos="7938"/>
      </w:tabs>
      <w:spacing w:after="0" w:line="480" w:lineRule="auto"/>
    </w:pPr>
    <w:rPr>
      <w:rFonts w:ascii="Times New Roman" w:hAnsi="Times New Roman" w:cs="Times New Roman"/>
      <w:b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C217DB"/>
    <w:pPr>
      <w:tabs>
        <w:tab w:val="right" w:leader="dot" w:pos="8080"/>
      </w:tabs>
      <w:spacing w:after="0" w:line="480" w:lineRule="auto"/>
      <w:ind w:left="1276"/>
    </w:pPr>
  </w:style>
  <w:style w:type="paragraph" w:styleId="TOC3">
    <w:name w:val="toc 3"/>
    <w:basedOn w:val="Normal"/>
    <w:next w:val="Normal"/>
    <w:autoRedefine/>
    <w:uiPriority w:val="39"/>
    <w:unhideWhenUsed/>
    <w:rsid w:val="00C217DB"/>
    <w:pPr>
      <w:tabs>
        <w:tab w:val="right" w:leader="dot" w:pos="8080"/>
      </w:tabs>
      <w:spacing w:after="0" w:line="480" w:lineRule="auto"/>
      <w:ind w:left="1843"/>
    </w:pPr>
  </w:style>
  <w:style w:type="character" w:styleId="Hyperlink">
    <w:name w:val="Hyperlink"/>
    <w:basedOn w:val="DefaultParagraphFont"/>
    <w:uiPriority w:val="99"/>
    <w:unhideWhenUsed/>
    <w:rsid w:val="00C217DB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C217DB"/>
    <w:pPr>
      <w:spacing w:after="0"/>
    </w:pPr>
  </w:style>
  <w:style w:type="character" w:customStyle="1" w:styleId="Heading2Char">
    <w:name w:val="Heading 2 Char"/>
    <w:basedOn w:val="DefaultParagraphFont"/>
    <w:link w:val="Heading2"/>
    <w:uiPriority w:val="9"/>
    <w:rsid w:val="00E66C8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ID"/>
    </w:rPr>
  </w:style>
  <w:style w:type="paragraph" w:styleId="ListParagraph">
    <w:name w:val="List Paragraph"/>
    <w:basedOn w:val="Normal"/>
    <w:uiPriority w:val="34"/>
    <w:qFormat/>
    <w:rsid w:val="00E66C8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0A4E61"/>
    <w:rPr>
      <w:rFonts w:asciiTheme="majorHAnsi" w:eastAsiaTheme="majorEastAsia" w:hAnsiTheme="majorHAnsi" w:cstheme="majorBidi"/>
      <w:b/>
      <w:bCs/>
      <w:color w:val="4F81BD" w:themeColor="accent1"/>
      <w:lang w:val="en-ID"/>
    </w:rPr>
  </w:style>
  <w:style w:type="table" w:styleId="TableGrid">
    <w:name w:val="Table Grid"/>
    <w:basedOn w:val="TableNormal"/>
    <w:uiPriority w:val="59"/>
    <w:rsid w:val="000A4E61"/>
    <w:pPr>
      <w:spacing w:after="0" w:line="240" w:lineRule="auto"/>
    </w:pPr>
    <w:rPr>
      <w:lang w:val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0A4E61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231B56"/>
    <w:rPr>
      <w:color w:val="808080"/>
    </w:rPr>
  </w:style>
  <w:style w:type="paragraph" w:styleId="PlainText">
    <w:name w:val="Plain Text"/>
    <w:basedOn w:val="Normal"/>
    <w:link w:val="PlainTextChar"/>
    <w:uiPriority w:val="99"/>
    <w:unhideWhenUsed/>
    <w:rsid w:val="00231B56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231B56"/>
    <w:rPr>
      <w:rFonts w:ascii="Consolas" w:hAnsi="Consolas"/>
      <w:sz w:val="21"/>
      <w:szCs w:val="21"/>
      <w:lang w:val="en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35E3"/>
    <w:rPr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C217DB"/>
    <w:pPr>
      <w:tabs>
        <w:tab w:val="left" w:pos="2910"/>
      </w:tabs>
      <w:spacing w:after="0" w:line="480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66C8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A4E6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A7B5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7B5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5A7B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A7B5D"/>
  </w:style>
  <w:style w:type="paragraph" w:styleId="Footer">
    <w:name w:val="footer"/>
    <w:basedOn w:val="Normal"/>
    <w:link w:val="FooterChar"/>
    <w:uiPriority w:val="99"/>
    <w:unhideWhenUsed/>
    <w:rsid w:val="005A7B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A7B5D"/>
  </w:style>
  <w:style w:type="character" w:customStyle="1" w:styleId="Heading1Char">
    <w:name w:val="Heading 1 Char"/>
    <w:basedOn w:val="DefaultParagraphFont"/>
    <w:link w:val="Heading1"/>
    <w:uiPriority w:val="9"/>
    <w:rsid w:val="00C217DB"/>
    <w:rPr>
      <w:rFonts w:ascii="Times New Roman" w:hAnsi="Times New Roman" w:cs="Times New Roman"/>
      <w:b/>
      <w:sz w:val="24"/>
      <w:szCs w:val="24"/>
      <w:lang w:val="en-ID"/>
    </w:rPr>
  </w:style>
  <w:style w:type="paragraph" w:styleId="TOCHeading">
    <w:name w:val="TOC Heading"/>
    <w:basedOn w:val="Heading1"/>
    <w:next w:val="Normal"/>
    <w:uiPriority w:val="39"/>
    <w:unhideWhenUsed/>
    <w:qFormat/>
    <w:rsid w:val="00C217DB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C217DB"/>
    <w:pPr>
      <w:tabs>
        <w:tab w:val="right" w:leader="dot" w:pos="7938"/>
      </w:tabs>
      <w:spacing w:after="0" w:line="480" w:lineRule="auto"/>
    </w:pPr>
    <w:rPr>
      <w:rFonts w:ascii="Times New Roman" w:hAnsi="Times New Roman" w:cs="Times New Roman"/>
      <w:b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C217DB"/>
    <w:pPr>
      <w:tabs>
        <w:tab w:val="right" w:leader="dot" w:pos="8080"/>
      </w:tabs>
      <w:spacing w:after="0" w:line="480" w:lineRule="auto"/>
      <w:ind w:left="1276"/>
    </w:pPr>
  </w:style>
  <w:style w:type="paragraph" w:styleId="TOC3">
    <w:name w:val="toc 3"/>
    <w:basedOn w:val="Normal"/>
    <w:next w:val="Normal"/>
    <w:autoRedefine/>
    <w:uiPriority w:val="39"/>
    <w:unhideWhenUsed/>
    <w:rsid w:val="00C217DB"/>
    <w:pPr>
      <w:tabs>
        <w:tab w:val="right" w:leader="dot" w:pos="8080"/>
      </w:tabs>
      <w:spacing w:after="0" w:line="480" w:lineRule="auto"/>
      <w:ind w:left="1843"/>
    </w:pPr>
  </w:style>
  <w:style w:type="character" w:styleId="Hyperlink">
    <w:name w:val="Hyperlink"/>
    <w:basedOn w:val="DefaultParagraphFont"/>
    <w:uiPriority w:val="99"/>
    <w:unhideWhenUsed/>
    <w:rsid w:val="00C217DB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C217DB"/>
    <w:pPr>
      <w:spacing w:after="0"/>
    </w:pPr>
  </w:style>
  <w:style w:type="character" w:customStyle="1" w:styleId="Heading2Char">
    <w:name w:val="Heading 2 Char"/>
    <w:basedOn w:val="DefaultParagraphFont"/>
    <w:link w:val="Heading2"/>
    <w:uiPriority w:val="9"/>
    <w:rsid w:val="00E66C8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ID"/>
    </w:rPr>
  </w:style>
  <w:style w:type="paragraph" w:styleId="ListParagraph">
    <w:name w:val="List Paragraph"/>
    <w:basedOn w:val="Normal"/>
    <w:uiPriority w:val="34"/>
    <w:qFormat/>
    <w:rsid w:val="00E66C8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0A4E61"/>
    <w:rPr>
      <w:rFonts w:asciiTheme="majorHAnsi" w:eastAsiaTheme="majorEastAsia" w:hAnsiTheme="majorHAnsi" w:cstheme="majorBidi"/>
      <w:b/>
      <w:bCs/>
      <w:color w:val="4F81BD" w:themeColor="accent1"/>
      <w:lang w:val="en-ID"/>
    </w:rPr>
  </w:style>
  <w:style w:type="table" w:styleId="TableGrid">
    <w:name w:val="Table Grid"/>
    <w:basedOn w:val="TableNormal"/>
    <w:uiPriority w:val="59"/>
    <w:rsid w:val="000A4E61"/>
    <w:pPr>
      <w:spacing w:after="0" w:line="240" w:lineRule="auto"/>
    </w:pPr>
    <w:rPr>
      <w:lang w:val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0A4E61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231B56"/>
    <w:rPr>
      <w:color w:val="808080"/>
    </w:rPr>
  </w:style>
  <w:style w:type="paragraph" w:styleId="PlainText">
    <w:name w:val="Plain Text"/>
    <w:basedOn w:val="Normal"/>
    <w:link w:val="PlainTextChar"/>
    <w:uiPriority w:val="99"/>
    <w:unhideWhenUsed/>
    <w:rsid w:val="00231B56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231B56"/>
    <w:rPr>
      <w:rFonts w:ascii="Consolas" w:hAnsi="Consolas"/>
      <w:sz w:val="21"/>
      <w:szCs w:val="21"/>
      <w:lang w:val="en-ID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jpeg"/><Relationship Id="rId18" Type="http://schemas.openxmlformats.org/officeDocument/2006/relationships/image" Target="media/image7.jpeg"/><Relationship Id="rId26" Type="http://schemas.openxmlformats.org/officeDocument/2006/relationships/image" Target="media/image15.jpeg"/><Relationship Id="rId39" Type="http://schemas.openxmlformats.org/officeDocument/2006/relationships/image" Target="media/image28.jpeg"/><Relationship Id="rId3" Type="http://schemas.openxmlformats.org/officeDocument/2006/relationships/settings" Target="settings.xml"/><Relationship Id="rId21" Type="http://schemas.openxmlformats.org/officeDocument/2006/relationships/image" Target="media/image10.jpeg"/><Relationship Id="rId34" Type="http://schemas.openxmlformats.org/officeDocument/2006/relationships/image" Target="media/image23.jpeg"/><Relationship Id="rId42" Type="http://schemas.openxmlformats.org/officeDocument/2006/relationships/image" Target="media/image31.jpeg"/><Relationship Id="rId47" Type="http://schemas.openxmlformats.org/officeDocument/2006/relationships/header" Target="header5.xml"/><Relationship Id="rId50" Type="http://schemas.openxmlformats.org/officeDocument/2006/relationships/header" Target="header6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17" Type="http://schemas.openxmlformats.org/officeDocument/2006/relationships/image" Target="media/image6.jpeg"/><Relationship Id="rId25" Type="http://schemas.openxmlformats.org/officeDocument/2006/relationships/image" Target="media/image14.jpeg"/><Relationship Id="rId33" Type="http://schemas.openxmlformats.org/officeDocument/2006/relationships/image" Target="media/image22.jpeg"/><Relationship Id="rId38" Type="http://schemas.openxmlformats.org/officeDocument/2006/relationships/image" Target="media/image27.jpeg"/><Relationship Id="rId46" Type="http://schemas.openxmlformats.org/officeDocument/2006/relationships/header" Target="header4.xml"/><Relationship Id="rId2" Type="http://schemas.openxmlformats.org/officeDocument/2006/relationships/styles" Target="styles.xml"/><Relationship Id="rId16" Type="http://schemas.openxmlformats.org/officeDocument/2006/relationships/image" Target="media/image5.jpeg"/><Relationship Id="rId20" Type="http://schemas.openxmlformats.org/officeDocument/2006/relationships/image" Target="media/image9.jpeg"/><Relationship Id="rId29" Type="http://schemas.openxmlformats.org/officeDocument/2006/relationships/image" Target="media/image18.jpeg"/><Relationship Id="rId41" Type="http://schemas.openxmlformats.org/officeDocument/2006/relationships/image" Target="media/image30.jpeg"/><Relationship Id="rId54" Type="http://schemas.microsoft.com/office/2007/relationships/stylesWithEffects" Target="stylesWithEffect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24" Type="http://schemas.openxmlformats.org/officeDocument/2006/relationships/image" Target="media/image13.jpeg"/><Relationship Id="rId32" Type="http://schemas.openxmlformats.org/officeDocument/2006/relationships/image" Target="media/image21.jpeg"/><Relationship Id="rId37" Type="http://schemas.openxmlformats.org/officeDocument/2006/relationships/image" Target="media/image26.jpeg"/><Relationship Id="rId40" Type="http://schemas.openxmlformats.org/officeDocument/2006/relationships/image" Target="media/image29.jpeg"/><Relationship Id="rId45" Type="http://schemas.openxmlformats.org/officeDocument/2006/relationships/image" Target="media/image34.jpeg"/><Relationship Id="rId53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4.jpeg"/><Relationship Id="rId23" Type="http://schemas.openxmlformats.org/officeDocument/2006/relationships/image" Target="media/image12.jpeg"/><Relationship Id="rId28" Type="http://schemas.openxmlformats.org/officeDocument/2006/relationships/image" Target="media/image17.jpeg"/><Relationship Id="rId36" Type="http://schemas.openxmlformats.org/officeDocument/2006/relationships/image" Target="media/image25.jpeg"/><Relationship Id="rId49" Type="http://schemas.openxmlformats.org/officeDocument/2006/relationships/footer" Target="footer5.xml"/><Relationship Id="rId10" Type="http://schemas.openxmlformats.org/officeDocument/2006/relationships/footer" Target="footer2.xml"/><Relationship Id="rId19" Type="http://schemas.openxmlformats.org/officeDocument/2006/relationships/image" Target="media/image8.jpeg"/><Relationship Id="rId31" Type="http://schemas.openxmlformats.org/officeDocument/2006/relationships/image" Target="media/image20.jpeg"/><Relationship Id="rId44" Type="http://schemas.openxmlformats.org/officeDocument/2006/relationships/image" Target="media/image33.jpeg"/><Relationship Id="rId52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image" Target="media/image3.jpeg"/><Relationship Id="rId22" Type="http://schemas.openxmlformats.org/officeDocument/2006/relationships/image" Target="media/image11.jpeg"/><Relationship Id="rId27" Type="http://schemas.openxmlformats.org/officeDocument/2006/relationships/image" Target="media/image16.jpeg"/><Relationship Id="rId30" Type="http://schemas.openxmlformats.org/officeDocument/2006/relationships/image" Target="media/image19.jpeg"/><Relationship Id="rId35" Type="http://schemas.openxmlformats.org/officeDocument/2006/relationships/image" Target="media/image24.jpeg"/><Relationship Id="rId43" Type="http://schemas.openxmlformats.org/officeDocument/2006/relationships/image" Target="media/image32.jpeg"/><Relationship Id="rId48" Type="http://schemas.openxmlformats.org/officeDocument/2006/relationships/footer" Target="footer4.xml"/><Relationship Id="rId8" Type="http://schemas.openxmlformats.org/officeDocument/2006/relationships/header" Target="header2.xml"/><Relationship Id="rId51" Type="http://schemas.openxmlformats.org/officeDocument/2006/relationships/footer" Target="footer6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6</Pages>
  <Words>2062</Words>
  <Characters>11755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9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Win7</cp:lastModifiedBy>
  <cp:revision>2</cp:revision>
  <dcterms:created xsi:type="dcterms:W3CDTF">2025-11-19T08:37:00Z</dcterms:created>
  <dcterms:modified xsi:type="dcterms:W3CDTF">2025-11-19T08:37:00Z</dcterms:modified>
</cp:coreProperties>
</file>